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328AD" w14:textId="77777777" w:rsidR="003E4E63" w:rsidRDefault="00AF6188" w:rsidP="00AF6188">
      <w:pPr>
        <w:pStyle w:val="Authors"/>
        <w:framePr w:wrap="notBeside" w:x="1614" w:y="2275"/>
        <w:rPr>
          <w:vertAlign w:val="superscript"/>
        </w:rPr>
      </w:pPr>
      <w:proofErr w:type="spellStart"/>
      <w:r>
        <w:t>Moh</w:t>
      </w:r>
      <w:proofErr w:type="spellEnd"/>
      <w:r>
        <w:t>. Badri Tamam</w:t>
      </w:r>
      <w:r>
        <w:rPr>
          <w:vertAlign w:val="superscript"/>
        </w:rPr>
        <w:t>1</w:t>
      </w:r>
      <w:r>
        <w:t>, Hozairi</w:t>
      </w:r>
      <w:r>
        <w:rPr>
          <w:vertAlign w:val="superscript"/>
        </w:rPr>
        <w:t>2</w:t>
      </w:r>
      <w:r>
        <w:t xml:space="preserve">, </w:t>
      </w:r>
      <w:proofErr w:type="spellStart"/>
      <w:r>
        <w:t>Januario</w:t>
      </w:r>
      <w:proofErr w:type="spellEnd"/>
      <w:r>
        <w:t xml:space="preserve"> Freitas Araujo Bernardo</w:t>
      </w:r>
      <w:r>
        <w:rPr>
          <w:vertAlign w:val="superscript"/>
        </w:rPr>
        <w:t xml:space="preserve">3                                                                                                          </w:t>
      </w:r>
    </w:p>
    <w:p w14:paraId="172370A3" w14:textId="2DEB0C6E" w:rsidR="00AF6188" w:rsidRDefault="00AF6188" w:rsidP="00AF6188">
      <w:pPr>
        <w:pStyle w:val="Authors"/>
        <w:framePr w:wrap="notBeside" w:x="1614" w:y="2275"/>
        <w:rPr>
          <w:vertAlign w:val="superscript"/>
        </w:rPr>
      </w:pPr>
      <w:r w:rsidRPr="003E4E63">
        <w:rPr>
          <w:sz w:val="24"/>
          <w:szCs w:val="24"/>
          <w:vertAlign w:val="superscript"/>
        </w:rPr>
        <w:t xml:space="preserve">1,2, Program </w:t>
      </w:r>
      <w:proofErr w:type="spellStart"/>
      <w:r w:rsidRPr="003E4E63">
        <w:rPr>
          <w:sz w:val="24"/>
          <w:szCs w:val="24"/>
          <w:vertAlign w:val="superscript"/>
        </w:rPr>
        <w:t>Studi</w:t>
      </w:r>
      <w:proofErr w:type="spellEnd"/>
      <w:r w:rsidRPr="003E4E63">
        <w:rPr>
          <w:sz w:val="24"/>
          <w:szCs w:val="24"/>
          <w:vertAlign w:val="superscript"/>
        </w:rPr>
        <w:t xml:space="preserve"> Teknik </w:t>
      </w:r>
      <w:proofErr w:type="spellStart"/>
      <w:r w:rsidRPr="003E4E63">
        <w:rPr>
          <w:sz w:val="24"/>
          <w:szCs w:val="24"/>
          <w:vertAlign w:val="superscript"/>
        </w:rPr>
        <w:t>Informatika</w:t>
      </w:r>
      <w:proofErr w:type="spellEnd"/>
      <w:r w:rsidRPr="003E4E63">
        <w:rPr>
          <w:sz w:val="24"/>
          <w:szCs w:val="24"/>
          <w:vertAlign w:val="superscript"/>
        </w:rPr>
        <w:t xml:space="preserve"> Universitas Islam Madura                                                                                                                                                                      3, </w:t>
      </w:r>
      <w:proofErr w:type="spellStart"/>
      <w:r w:rsidR="003E4E63" w:rsidRPr="003E4E63">
        <w:rPr>
          <w:sz w:val="24"/>
          <w:szCs w:val="24"/>
          <w:vertAlign w:val="superscript"/>
        </w:rPr>
        <w:t>Universidade</w:t>
      </w:r>
      <w:proofErr w:type="spellEnd"/>
      <w:r w:rsidR="003E4E63" w:rsidRPr="003E4E63">
        <w:rPr>
          <w:sz w:val="24"/>
          <w:szCs w:val="24"/>
          <w:vertAlign w:val="superscript"/>
        </w:rPr>
        <w:t xml:space="preserve"> Dili, Timor </w:t>
      </w:r>
      <w:proofErr w:type="spellStart"/>
      <w:r w:rsidR="003E4E63" w:rsidRPr="003E4E63">
        <w:rPr>
          <w:sz w:val="24"/>
          <w:szCs w:val="24"/>
          <w:vertAlign w:val="superscript"/>
        </w:rPr>
        <w:t>Leste</w:t>
      </w:r>
      <w:proofErr w:type="spellEnd"/>
      <w:r w:rsidR="003E4E63">
        <w:rPr>
          <w:sz w:val="24"/>
          <w:szCs w:val="24"/>
          <w:vertAlign w:val="superscript"/>
        </w:rPr>
        <w:t xml:space="preserve">                                                                                                                                                                                    </w:t>
      </w:r>
      <w:r w:rsidR="003E4E63" w:rsidRPr="003E4E63">
        <w:rPr>
          <w:sz w:val="24"/>
          <w:szCs w:val="24"/>
          <w:vertAlign w:val="superscript"/>
        </w:rPr>
        <w:t xml:space="preserve">1, </w:t>
      </w:r>
      <w:hyperlink r:id="rId9" w:history="1">
        <w:r w:rsidR="003E4E63" w:rsidRPr="00434326">
          <w:rPr>
            <w:rStyle w:val="Hyperlink"/>
            <w:sz w:val="24"/>
            <w:szCs w:val="24"/>
            <w:vertAlign w:val="superscript"/>
          </w:rPr>
          <w:t>badri.uimadura@gmail.com</w:t>
        </w:r>
      </w:hyperlink>
      <w:r w:rsidR="003E4E63">
        <w:rPr>
          <w:sz w:val="24"/>
          <w:szCs w:val="24"/>
          <w:vertAlign w:val="superscript"/>
        </w:rPr>
        <w:t xml:space="preserve"> 2, </w:t>
      </w:r>
      <w:hyperlink r:id="rId10" w:history="1">
        <w:r w:rsidR="003E4E63" w:rsidRPr="00434326">
          <w:rPr>
            <w:rStyle w:val="Hyperlink"/>
            <w:sz w:val="24"/>
            <w:szCs w:val="24"/>
            <w:vertAlign w:val="superscript"/>
          </w:rPr>
          <w:t>dr.hozairi@gmail.com</w:t>
        </w:r>
      </w:hyperlink>
      <w:r w:rsidR="00B01132">
        <w:rPr>
          <w:sz w:val="24"/>
          <w:szCs w:val="24"/>
          <w:vertAlign w:val="superscript"/>
        </w:rPr>
        <w:t xml:space="preserve"> 3. </w:t>
      </w:r>
      <w:r w:rsidR="00B01132" w:rsidRPr="00B01132">
        <w:rPr>
          <w:color w:val="548DD4" w:themeColor="text2" w:themeTint="99"/>
          <w:sz w:val="24"/>
          <w:szCs w:val="24"/>
          <w:u w:val="single"/>
          <w:vertAlign w:val="superscript"/>
        </w:rPr>
        <w:t>essadejaneiro89@gmail.com</w:t>
      </w:r>
      <w:r w:rsidR="003E4E63" w:rsidRPr="00B01132">
        <w:rPr>
          <w:color w:val="548DD4" w:themeColor="text2" w:themeTint="99"/>
          <w:sz w:val="24"/>
          <w:szCs w:val="24"/>
          <w:vertAlign w:val="superscript"/>
        </w:rPr>
        <w:t xml:space="preserve"> </w:t>
      </w:r>
    </w:p>
    <w:p w14:paraId="28D1F9B7" w14:textId="77777777" w:rsidR="00AF6188" w:rsidRPr="00AF6188" w:rsidRDefault="00AF6188" w:rsidP="00AF6188"/>
    <w:p w14:paraId="111861FA" w14:textId="77777777" w:rsidR="001B15D9" w:rsidRDefault="00537AAA">
      <w:pPr>
        <w:pStyle w:val="Text"/>
        <w:ind w:firstLine="0"/>
        <w:rPr>
          <w:sz w:val="18"/>
          <w:szCs w:val="18"/>
        </w:rPr>
      </w:pPr>
      <w:r>
        <w:rPr>
          <w:sz w:val="18"/>
          <w:szCs w:val="18"/>
        </w:rPr>
        <w:footnoteReference w:customMarkFollows="1" w:id="1"/>
        <w:sym w:font="Symbol" w:char="F020"/>
      </w:r>
    </w:p>
    <w:p w14:paraId="4AD38BE7" w14:textId="6CAF7B0A" w:rsidR="004F51F5" w:rsidRPr="004F51F5" w:rsidRDefault="004F51F5" w:rsidP="004F51F5">
      <w:pPr>
        <w:pStyle w:val="Authors"/>
        <w:framePr w:w="9360" w:wrap="notBeside"/>
        <w:rPr>
          <w:kern w:val="28"/>
          <w:sz w:val="48"/>
          <w:szCs w:val="48"/>
        </w:rPr>
      </w:pPr>
      <w:r w:rsidRPr="004F51F5">
        <w:rPr>
          <w:kern w:val="28"/>
          <w:sz w:val="48"/>
          <w:szCs w:val="48"/>
        </w:rPr>
        <w:t xml:space="preserve">Classification Of Sign Language </w:t>
      </w:r>
      <w:proofErr w:type="gramStart"/>
      <w:r w:rsidRPr="004F51F5">
        <w:rPr>
          <w:kern w:val="28"/>
          <w:sz w:val="48"/>
          <w:szCs w:val="48"/>
        </w:rPr>
        <w:t>In</w:t>
      </w:r>
      <w:proofErr w:type="gramEnd"/>
      <w:r w:rsidRPr="004F51F5">
        <w:rPr>
          <w:kern w:val="28"/>
          <w:sz w:val="48"/>
          <w:szCs w:val="48"/>
        </w:rPr>
        <w:t xml:space="preserve"> Real Time Using The Convolutional Neural</w:t>
      </w:r>
      <w:r>
        <w:rPr>
          <w:kern w:val="28"/>
          <w:sz w:val="48"/>
          <w:szCs w:val="48"/>
        </w:rPr>
        <w:t xml:space="preserve"> N</w:t>
      </w:r>
      <w:r w:rsidRPr="004F51F5">
        <w:rPr>
          <w:kern w:val="28"/>
          <w:sz w:val="48"/>
          <w:szCs w:val="48"/>
        </w:rPr>
        <w:t>etwork Method</w:t>
      </w:r>
    </w:p>
    <w:p w14:paraId="4C999D65" w14:textId="7E399358" w:rsidR="00AE4CDA" w:rsidRDefault="00537AAA" w:rsidP="00AE4CDA">
      <w:pPr>
        <w:pStyle w:val="Abstract"/>
      </w:pPr>
      <w:r>
        <w:rPr>
          <w:i/>
          <w:iCs/>
        </w:rPr>
        <w:t>Abstract</w:t>
      </w:r>
      <w:r>
        <w:t>—</w:t>
      </w:r>
      <w:r w:rsidR="006D2223" w:rsidRPr="006D2223">
        <w:t xml:space="preserve"> </w:t>
      </w:r>
      <w:r w:rsidR="00AE4CDA">
        <w:t xml:space="preserve">To form a good interaction between individuals, it takes a </w:t>
      </w:r>
      <w:proofErr w:type="gramStart"/>
      <w:r w:rsidR="00AE4CDA">
        <w:t>Good</w:t>
      </w:r>
      <w:proofErr w:type="gramEnd"/>
      <w:r w:rsidR="00AE4CDA">
        <w:t xml:space="preserve"> communication is using language. In contrast to deaf people who communicate using sign language. Sign Language is the language for people who have difficulty hearing and speaking. But sign language is not a popular language among the people, and neither are the people who have it disabled will be more difficult. This journal will explain the classification of languages</w:t>
      </w:r>
    </w:p>
    <w:p w14:paraId="422219EE" w14:textId="4B5F1693" w:rsidR="00AE4CDA" w:rsidRDefault="00AE4CDA" w:rsidP="00AE4CDA">
      <w:pPr>
        <w:pStyle w:val="Abstract"/>
      </w:pPr>
      <w:r>
        <w:t>American Signal uses the Convolutional Neural Network (CNN). In this research will be carried out some studies using different parameters such as preprocessing, research will be carried out by looking at the horizontal flip parameter. In addition, research was also carried out by looking at the times.</w:t>
      </w:r>
    </w:p>
    <w:p w14:paraId="3FE16C03" w14:textId="534C6924" w:rsidR="00AE4CDA" w:rsidRDefault="00AE4CDA" w:rsidP="00AE4CDA">
      <w:pPr>
        <w:pStyle w:val="Abstract"/>
      </w:pPr>
      <w:r>
        <w:t>This research was conducted to monitor the precision and accuracy of the validation. The model created in this study a higher accuracy value when predicting the letters v, and n. The results of the accuracy value of this study are 95.4%.</w:t>
      </w:r>
    </w:p>
    <w:p w14:paraId="15340783" w14:textId="77777777" w:rsidR="00AC5ADB" w:rsidRDefault="00AC5ADB" w:rsidP="00AE4CDA">
      <w:pPr>
        <w:pStyle w:val="Abstract"/>
      </w:pPr>
    </w:p>
    <w:p w14:paraId="62EDE306" w14:textId="1B9D15B5" w:rsidR="00AE4CDA" w:rsidRPr="00AE4CDA" w:rsidRDefault="00AE4CDA" w:rsidP="00AE4CDA">
      <w:pPr>
        <w:pStyle w:val="Abstract"/>
      </w:pPr>
      <w:r>
        <w:t>Keywords: Sign Language, classification, CNN</w:t>
      </w:r>
      <w:r w:rsidR="008F79FB">
        <w:t>, P</w:t>
      </w:r>
      <w:r w:rsidR="008F79FB" w:rsidRPr="008F79FB">
        <w:t>ython</w:t>
      </w:r>
    </w:p>
    <w:p w14:paraId="1C531C85" w14:textId="451366CC" w:rsidR="001B15D9" w:rsidRDefault="001B15D9">
      <w:pPr>
        <w:pStyle w:val="IndexTerms"/>
        <w:ind w:firstLine="0"/>
      </w:pPr>
      <w:bookmarkStart w:id="0" w:name="PointTmp"/>
    </w:p>
    <w:p w14:paraId="3B79CA45" w14:textId="77777777" w:rsidR="001B15D9" w:rsidRDefault="001B15D9"/>
    <w:bookmarkEnd w:id="0"/>
    <w:p w14:paraId="4A519C7F" w14:textId="77777777" w:rsidR="001B15D9" w:rsidRDefault="00537AAA">
      <w:pPr>
        <w:pStyle w:val="Heading1"/>
      </w:pPr>
      <w:r>
        <w:t>I</w:t>
      </w:r>
      <w:r>
        <w:rPr>
          <w:sz w:val="16"/>
          <w:szCs w:val="16"/>
        </w:rPr>
        <w:t>NTRODUCTION</w:t>
      </w:r>
    </w:p>
    <w:p w14:paraId="04A3C616" w14:textId="77777777" w:rsidR="003E4E63" w:rsidRDefault="00AC5ADB" w:rsidP="00AC5ADB">
      <w:pPr>
        <w:pStyle w:val="Text"/>
        <w:ind w:firstLine="0"/>
      </w:pPr>
      <w:r>
        <w:t>Sign language users around the world more or less. Every country even every Each region has its own sign language different. On one side of the numbers owned by the general public ability to communicate with Sign language is very limited. Problem will appear when the person is deaf or speech-impaired people want to communicate with normal people who do not understand Sign language. For those who can</w:t>
      </w:r>
      <w:r w:rsidR="004F700A">
        <w:t xml:space="preserve"> </w:t>
      </w:r>
      <w:r>
        <w:t>hear, they can learn and</w:t>
      </w:r>
      <w:r w:rsidR="004F700A">
        <w:t xml:space="preserve"> </w:t>
      </w:r>
      <w:r>
        <w:t>understand written language as a representation</w:t>
      </w:r>
      <w:r w:rsidR="004F700A">
        <w:t xml:space="preserve"> </w:t>
      </w:r>
      <w:r>
        <w:t>spoken language using writing</w:t>
      </w:r>
      <w:r w:rsidR="004F700A">
        <w:t xml:space="preserve"> </w:t>
      </w:r>
      <w:r>
        <w:t>to encode phonemes. But for</w:t>
      </w:r>
      <w:r w:rsidR="004F700A">
        <w:t xml:space="preserve"> </w:t>
      </w:r>
      <w:r>
        <w:t>deaf people, this correspondence</w:t>
      </w:r>
      <w:r w:rsidR="004F700A">
        <w:t xml:space="preserve"> </w:t>
      </w:r>
      <w:r>
        <w:t>can't be done, because writing is only for the deaf</w:t>
      </w:r>
      <w:r w:rsidR="004F700A">
        <w:t xml:space="preserve"> </w:t>
      </w:r>
      <w:r>
        <w:t>having great difficulty in</w:t>
      </w:r>
      <w:r w:rsidR="004F700A">
        <w:t xml:space="preserve"> </w:t>
      </w:r>
      <w:r>
        <w:t xml:space="preserve">read and write </w:t>
      </w:r>
    </w:p>
    <w:p w14:paraId="194D5218" w14:textId="77777777" w:rsidR="003E4E63" w:rsidRDefault="003E4E63" w:rsidP="00AC5ADB">
      <w:pPr>
        <w:pStyle w:val="Text"/>
        <w:ind w:firstLine="0"/>
      </w:pPr>
    </w:p>
    <w:p w14:paraId="7DDA7E92" w14:textId="77777777" w:rsidR="003E4E63" w:rsidRDefault="003E4E63" w:rsidP="00AC5ADB">
      <w:pPr>
        <w:pStyle w:val="Text"/>
        <w:ind w:firstLine="0"/>
      </w:pPr>
    </w:p>
    <w:p w14:paraId="2FA31F09" w14:textId="46531F09" w:rsidR="001B15D9" w:rsidRDefault="00AC5ADB" w:rsidP="00AC5ADB">
      <w:pPr>
        <w:pStyle w:val="Text"/>
        <w:ind w:firstLine="0"/>
      </w:pPr>
      <w:r>
        <w:t>because on</w:t>
      </w:r>
      <w:r w:rsidR="004F700A">
        <w:t xml:space="preserve"> </w:t>
      </w:r>
      <w:r>
        <w:t>actually no correspondence</w:t>
      </w:r>
      <w:r w:rsidR="004F700A">
        <w:t xml:space="preserve"> </w:t>
      </w:r>
      <w:r>
        <w:t>directly between their natural languages</w:t>
      </w:r>
      <w:r w:rsidR="004F700A">
        <w:t xml:space="preserve"> </w:t>
      </w:r>
      <w:r>
        <w:t>(sign language) with written language.</w:t>
      </w:r>
      <w:r w:rsidR="00BD4B74">
        <w:fldChar w:fldCharType="begin" w:fldLock="1"/>
      </w:r>
      <w:r w:rsidR="00BD4B74">
        <w:instrText>ADDIN CSL_CITATION {"citationItems":[{"id":"ITEM-1","itemData":{"DOI":"10.26418/justin.v10i1.47184","abstract":"Bahasa Isyarat adalah bahasa untuk orang - orang yang memiliki kesulitan mendengar maupun bicara. Tetapi bahasa isyarat bukanlah bahasa yang banyak digemari oleh masyarakat, sehingga orang yang memiliki disabilitas tersebut akan semakin kesulitan. Pada jurnal ini akan menjelaskan mengenai klasifikasi bahasa isyarat Amerika dengan menggunakan Convolutional Neural Network (CNN). Pada penelitian ini akan dilakukan beberapa penelitian menggunakan parameter berbeda seperti pada preprocessing, penelitian akan dilakukan dengan melihat parameter horizontal flip. Selanjutnya penelitian juga dilakukan dengan melihat epoch. Penelitian ini dilakukan untuk memantau akurasi dan akurasi validasi. Model yang dibuat pada penelitian ini nilai akurasi yang lebih tinggi saat memprediksi huruf v, dan n. Hasil nilai akurasi dari penelitian ini adalah 82.1%.","author":[{"dropping-particle":"","family":"Devina","given":"Felicia","non-dropping-particle":"","parse-names":false,"suffix":""},{"dropping-particle":"","family":"Citra","given":"Caecilia","non-dropping-particle":"","parse-names":false,"suffix":""},{"dropping-particle":"","family":"Tanuwijaya","given":"Evan","non-dropping-particle":"","parse-names":false,"suffix":""}],"container-title":"Jurnal Sistem dan Teknologi Informasi","id":"ITEM-1","issue":"1","issued":{"date-parts":[["2022"]]},"page":"139-144","title":"Klasifikasi Bahasa Isyarat Amerika menggunakan Convolutional Neural Network American Sign Language Classification using Convolutional Neural Network","type":"article-journal","volume":"10"},"uris":["http://www.mendeley.com/documents/?uuid=32c0e5dd-e29d-407f-9e28-9ca8c5441aab"]}],"mendeley":{"formattedCitation":"[1]","plainTextFormattedCitation":"[1]","previouslyFormattedCitation":"[1]"},"properties":{"noteIndex":0},"schema":"https://github.com/citation-style-language/schema/raw/master/csl-citation.json"}</w:instrText>
      </w:r>
      <w:r w:rsidR="00BD4B74">
        <w:fldChar w:fldCharType="separate"/>
      </w:r>
      <w:r w:rsidR="00BD4B74" w:rsidRPr="00BD4B74">
        <w:rPr>
          <w:noProof/>
        </w:rPr>
        <w:t>[1]</w:t>
      </w:r>
      <w:r w:rsidR="00BD4B74">
        <w:fldChar w:fldCharType="end"/>
      </w:r>
    </w:p>
    <w:p w14:paraId="2BDE4DBC" w14:textId="6AD3E5C7" w:rsidR="00D20266" w:rsidRDefault="00D20266" w:rsidP="00D20266">
      <w:pPr>
        <w:pStyle w:val="Text"/>
      </w:pPr>
      <w:r>
        <w:t xml:space="preserve">Difficulty in communicating will affect life and interpersonal relationships in society deaf. Difficulty in communicating between the deaf and the deaf those who can hear can carry problems in the integration process deaf people into society wide. </w:t>
      </w:r>
      <w:proofErr w:type="gramStart"/>
      <w:r>
        <w:t>Of course</w:t>
      </w:r>
      <w:proofErr w:type="gramEnd"/>
      <w:r>
        <w:t xml:space="preserve"> this problem is necessary looking for a solution so that the process of communication with ordinary people can do it smoothly, which in the end will be improve harmonious relations between components of society. something like that</w:t>
      </w:r>
    </w:p>
    <w:p w14:paraId="40CCD763" w14:textId="35C79D9E" w:rsidR="00D20266" w:rsidRDefault="00D20266" w:rsidP="004E6567">
      <w:pPr>
        <w:pStyle w:val="Text"/>
      </w:pPr>
      <w:r>
        <w:t>the need for an interpreter from sign language into written language get very big</w:t>
      </w:r>
      <w:r w:rsidR="004E6567">
        <w:t xml:space="preserve">. One example is in the journal who used Doppler Radar and later VGG get 87.5% accuracy. </w:t>
      </w:r>
    </w:p>
    <w:p w14:paraId="40EC0875" w14:textId="796E248D" w:rsidR="00490F02" w:rsidRDefault="004E6567" w:rsidP="002D6764">
      <w:pPr>
        <w:pStyle w:val="Text"/>
      </w:pPr>
      <w:r>
        <w:t xml:space="preserve">Learn Others are also used to classify using a cellphone camera. Classification </w:t>
      </w:r>
      <w:proofErr w:type="gramStart"/>
      <w:r>
        <w:t>get</w:t>
      </w:r>
      <w:proofErr w:type="gramEnd"/>
      <w:r>
        <w:t xml:space="preserve"> 92.8% as a result of its accuracy</w:t>
      </w:r>
      <w:r w:rsidR="00490F02">
        <w:t xml:space="preserve">. Therefore, the focus of this journal is to provide an overview of the implementation deep learning </w:t>
      </w:r>
      <w:r w:rsidR="002D6764" w:rsidRPr="002D6764">
        <w:t xml:space="preserve">Classification </w:t>
      </w:r>
      <w:proofErr w:type="gramStart"/>
      <w:r w:rsidR="002D6764" w:rsidRPr="002D6764">
        <w:t>Of</w:t>
      </w:r>
      <w:proofErr w:type="gramEnd"/>
      <w:r w:rsidR="002D6764" w:rsidRPr="002D6764">
        <w:t xml:space="preserve"> Sign Language In Real Time Using The Convolutional Neural Network Method</w:t>
      </w:r>
      <w:r w:rsidR="00490F02">
        <w:t xml:space="preserve">. As for </w:t>
      </w:r>
      <w:proofErr w:type="gramStart"/>
      <w:r w:rsidR="00490F02">
        <w:t>The</w:t>
      </w:r>
      <w:proofErr w:type="gramEnd"/>
      <w:r w:rsidR="00490F02">
        <w:t xml:space="preserve"> organization of writing this paper is divided into</w:t>
      </w:r>
      <w:r w:rsidR="002D6764">
        <w:t xml:space="preserve"> </w:t>
      </w:r>
      <w:r w:rsidR="00490F02">
        <w:t>several sections, namely methodology, results and discussion, as well as conclusions.</w:t>
      </w:r>
    </w:p>
    <w:p w14:paraId="191DDAAB" w14:textId="603E4097" w:rsidR="00275EC0" w:rsidRDefault="00275EC0" w:rsidP="00EE79ED">
      <w:pPr>
        <w:pStyle w:val="Text"/>
      </w:pPr>
      <w:r>
        <w:t>OpenCV (</w:t>
      </w:r>
      <w:proofErr w:type="gramStart"/>
      <w:r>
        <w:t>Open Source</w:t>
      </w:r>
      <w:proofErr w:type="gramEnd"/>
      <w:r>
        <w:t xml:space="preserve"> Computer Vision</w:t>
      </w:r>
      <w:r>
        <w:t xml:space="preserve"> </w:t>
      </w:r>
      <w:r>
        <w:t>Library) is one of the library software</w:t>
      </w:r>
      <w:r>
        <w:t xml:space="preserve"> </w:t>
      </w:r>
      <w:r>
        <w:t>intended for dynamic image processing</w:t>
      </w:r>
      <w:r w:rsidR="00EE79ED">
        <w:t xml:space="preserve"> </w:t>
      </w:r>
      <w:r>
        <w:t>real-time, built by Intel, and now</w:t>
      </w:r>
      <w:r w:rsidR="00EE79ED">
        <w:t xml:space="preserve"> </w:t>
      </w:r>
      <w:r>
        <w:t xml:space="preserve">supported by Willow Garage and </w:t>
      </w:r>
      <w:proofErr w:type="spellStart"/>
      <w:r>
        <w:t>Itseez.OpenCV</w:t>
      </w:r>
      <w:proofErr w:type="spellEnd"/>
      <w:r>
        <w:t xml:space="preserve"> is released under the permissive BSD license</w:t>
      </w:r>
      <w:r w:rsidR="00EE79ED">
        <w:t xml:space="preserve"> </w:t>
      </w:r>
      <w:r>
        <w:t>which is freer than the GPL, and</w:t>
      </w:r>
      <w:r w:rsidR="00EE79ED">
        <w:t xml:space="preserve"> </w:t>
      </w:r>
      <w:r>
        <w:t>give complete freedom to</w:t>
      </w:r>
      <w:r w:rsidR="00EE79ED">
        <w:t xml:space="preserve"> </w:t>
      </w:r>
      <w:r>
        <w:t>no need for commercial use</w:t>
      </w:r>
      <w:r w:rsidR="00EE79ED">
        <w:t xml:space="preserve"> </w:t>
      </w:r>
      <w:r>
        <w:t>reveal source code. He also</w:t>
      </w:r>
      <w:r w:rsidR="00EE79ED">
        <w:t xml:space="preserve"> </w:t>
      </w:r>
      <w:r>
        <w:t>has a language-enabled interface</w:t>
      </w:r>
      <w:r w:rsidR="00EE79ED">
        <w:t xml:space="preserve"> </w:t>
      </w:r>
      <w:r>
        <w:t>programming C++, C, Python and Java,</w:t>
      </w:r>
      <w:r w:rsidR="00EE79ED">
        <w:t xml:space="preserve"> </w:t>
      </w:r>
      <w:r>
        <w:t>including Windows, Linux,</w:t>
      </w:r>
      <w:r w:rsidR="00EE79ED">
        <w:t xml:space="preserve"> </w:t>
      </w:r>
      <w:r>
        <w:t>Mac OS, iOS and Android. OpenCV by design</w:t>
      </w:r>
      <w:r w:rsidR="00EE79ED">
        <w:t xml:space="preserve"> </w:t>
      </w:r>
      <w:r>
        <w:t>for efficiency in computing and focus</w:t>
      </w:r>
      <w:r w:rsidR="00EE79ED">
        <w:t xml:space="preserve"> </w:t>
      </w:r>
      <w:r>
        <w:t>on real time applications.</w:t>
      </w:r>
    </w:p>
    <w:p w14:paraId="295A9885" w14:textId="77777777" w:rsidR="00275EC0" w:rsidRDefault="00275EC0" w:rsidP="00275EC0">
      <w:pPr>
        <w:pStyle w:val="Text"/>
      </w:pPr>
    </w:p>
    <w:p w14:paraId="3E46E63B" w14:textId="09FFD987" w:rsidR="00275EC0" w:rsidRDefault="00275EC0" w:rsidP="00EE79ED">
      <w:pPr>
        <w:pStyle w:val="Text"/>
        <w:ind w:left="202" w:firstLine="0"/>
      </w:pPr>
      <w:r>
        <w:t>OpenCV Logo</w:t>
      </w:r>
      <w:r w:rsidR="00EE79ED">
        <w:t xml:space="preserve"> </w:t>
      </w:r>
      <w:r>
        <w:t>An example of implementing OpenCV in Python</w:t>
      </w:r>
      <w:r w:rsidR="00EE79ED">
        <w:t xml:space="preserve"> </w:t>
      </w:r>
      <w:r>
        <w:t>is a camera installed in the parking lot</w:t>
      </w:r>
      <w:r w:rsidR="00EE79ED">
        <w:t xml:space="preserve"> </w:t>
      </w:r>
      <w:r>
        <w:t>can read the number plate. This number plate</w:t>
      </w:r>
      <w:r w:rsidR="00EE79ED">
        <w:t xml:space="preserve"> </w:t>
      </w:r>
      <w:r>
        <w:t>converted from analog to digital then processed into</w:t>
      </w:r>
      <w:r w:rsidR="00EE79ED">
        <w:t xml:space="preserve"> </w:t>
      </w:r>
      <w:r>
        <w:t>characters so that it becomes usable data</w:t>
      </w:r>
      <w:r w:rsidR="00EE79ED">
        <w:t xml:space="preserve"> </w:t>
      </w:r>
      <w:r>
        <w:t>as important information.</w:t>
      </w:r>
      <w:r w:rsidR="00EE79ED">
        <w:t xml:space="preserve"> </w:t>
      </w:r>
      <w:r>
        <w:t>In essence, OpenCV</w:t>
      </w:r>
      <w:r w:rsidR="00EE79ED">
        <w:t xml:space="preserve"> </w:t>
      </w:r>
      <w:r>
        <w:t>along with Python is used</w:t>
      </w:r>
      <w:r w:rsidR="00EE79ED">
        <w:t xml:space="preserve"> </w:t>
      </w:r>
      <w:r>
        <w:t>to process images or videos (stack</w:t>
      </w:r>
    </w:p>
    <w:p w14:paraId="60692361" w14:textId="77777777" w:rsidR="00EE79ED" w:rsidRDefault="00275EC0" w:rsidP="00EE79ED">
      <w:pPr>
        <w:pStyle w:val="Text"/>
        <w:ind w:left="202" w:firstLine="0"/>
      </w:pPr>
      <w:r>
        <w:t>frames/images) according to their respective purposes</w:t>
      </w:r>
      <w:r w:rsidR="00EE79ED">
        <w:t xml:space="preserve"> </w:t>
      </w:r>
      <w:r>
        <w:t>which involves the camera to capture the image</w:t>
      </w:r>
      <w:r w:rsidR="00EE79ED">
        <w:t xml:space="preserve"> </w:t>
      </w:r>
      <w:r>
        <w:t>then processed on the computer.</w:t>
      </w:r>
      <w:r w:rsidR="00EE79ED">
        <w:t xml:space="preserve"> </w:t>
      </w:r>
    </w:p>
    <w:p w14:paraId="720863DA" w14:textId="0D923183" w:rsidR="00275EC0" w:rsidRDefault="00275EC0" w:rsidP="00EE79ED">
      <w:pPr>
        <w:pStyle w:val="Text"/>
        <w:ind w:left="202" w:firstLine="0"/>
      </w:pPr>
      <w:r>
        <w:t>Actually, OpenCV can be used across languages</w:t>
      </w:r>
      <w:r w:rsidR="00EE79ED">
        <w:t xml:space="preserve"> </w:t>
      </w:r>
      <w:r>
        <w:t>C++ and Java, besides Python, but those languages</w:t>
      </w:r>
      <w:r w:rsidR="00EE79ED">
        <w:t xml:space="preserve"> </w:t>
      </w:r>
      <w:r>
        <w:t>the easiest of the three is Python because</w:t>
      </w:r>
      <w:r w:rsidR="00EE79ED">
        <w:t xml:space="preserve"> </w:t>
      </w:r>
      <w:r>
        <w:t>simple. I've been studying C++ for</w:t>
      </w:r>
    </w:p>
    <w:p w14:paraId="46EB9343" w14:textId="77777777" w:rsidR="00275EC0" w:rsidRDefault="00275EC0" w:rsidP="00275EC0">
      <w:pPr>
        <w:pStyle w:val="Text"/>
      </w:pPr>
      <w:r>
        <w:t>OpenCV, turns out the code is quite complicated. So,</w:t>
      </w:r>
    </w:p>
    <w:p w14:paraId="117D2D69" w14:textId="4FC0AD9D" w:rsidR="00275EC0" w:rsidRDefault="00275EC0" w:rsidP="00EE79ED">
      <w:pPr>
        <w:pStyle w:val="Text"/>
      </w:pPr>
      <w:r>
        <w:t>You're lucky to learn Python too</w:t>
      </w:r>
      <w:r w:rsidR="00EE79ED">
        <w:t xml:space="preserve"> </w:t>
      </w:r>
      <w:r>
        <w:t>lucky to get this module.</w:t>
      </w:r>
    </w:p>
    <w:p w14:paraId="2DD146D7" w14:textId="509761AC" w:rsidR="00257E12" w:rsidRDefault="00257E12" w:rsidP="00EE79ED">
      <w:pPr>
        <w:pStyle w:val="Text"/>
      </w:pPr>
    </w:p>
    <w:p w14:paraId="7ABF19AD" w14:textId="60E9F82C" w:rsidR="00257E12" w:rsidRDefault="00257E12" w:rsidP="00257E12">
      <w:pPr>
        <w:pStyle w:val="Text"/>
        <w:ind w:left="202" w:firstLine="0"/>
      </w:pPr>
      <w:r>
        <w:t xml:space="preserve">OpenCV, also called „Open-Source </w:t>
      </w:r>
      <w:proofErr w:type="gramStart"/>
      <w:r>
        <w:t xml:space="preserve">Computer </w:t>
      </w:r>
      <w:r>
        <w:t xml:space="preserve"> </w:t>
      </w:r>
      <w:r>
        <w:t>Vision</w:t>
      </w:r>
      <w:proofErr w:type="gramEnd"/>
      <w:r>
        <w:t xml:space="preserve"> Library‟ is, as the name suggests, an </w:t>
      </w:r>
      <w:r>
        <w:t xml:space="preserve"> </w:t>
      </w:r>
      <w:r>
        <w:t xml:space="preserve">open-source library for computer vision, machine </w:t>
      </w:r>
      <w:r>
        <w:t xml:space="preserve"> </w:t>
      </w:r>
      <w:r>
        <w:t xml:space="preserve">learning, and image processing. It plays a </w:t>
      </w:r>
      <w:proofErr w:type="gramStart"/>
      <w:r>
        <w:t xml:space="preserve">major </w:t>
      </w:r>
      <w:r>
        <w:t xml:space="preserve"> </w:t>
      </w:r>
      <w:r>
        <w:t>role</w:t>
      </w:r>
      <w:proofErr w:type="gramEnd"/>
      <w:r>
        <w:t xml:space="preserve"> in the real-time operation, important in </w:t>
      </w:r>
      <w:proofErr w:type="spellStart"/>
      <w:r>
        <w:t>today‟s</w:t>
      </w:r>
      <w:proofErr w:type="spellEnd"/>
      <w:r>
        <w:t xml:space="preserve"> </w:t>
      </w:r>
      <w:r>
        <w:t xml:space="preserve"> </w:t>
      </w:r>
      <w:r>
        <w:t xml:space="preserve">systems. One can process images and videos </w:t>
      </w:r>
      <w:proofErr w:type="gramStart"/>
      <w:r>
        <w:t xml:space="preserve">to </w:t>
      </w:r>
      <w:r>
        <w:t xml:space="preserve"> </w:t>
      </w:r>
      <w:r>
        <w:t>identify</w:t>
      </w:r>
      <w:proofErr w:type="gramEnd"/>
      <w:r>
        <w:t xml:space="preserve"> objects, faces, or even the handwriting of a </w:t>
      </w:r>
      <w:r>
        <w:t xml:space="preserve"> </w:t>
      </w:r>
      <w:r>
        <w:t xml:space="preserve">human using the OpenCV. The data can be </w:t>
      </w:r>
      <w:proofErr w:type="gramStart"/>
      <w:r>
        <w:t xml:space="preserve">in </w:t>
      </w:r>
      <w:r>
        <w:t xml:space="preserve"> </w:t>
      </w:r>
      <w:r>
        <w:t>several</w:t>
      </w:r>
      <w:proofErr w:type="gramEnd"/>
      <w:r>
        <w:t xml:space="preserve"> forms; it can be in the form of video </w:t>
      </w:r>
      <w:r>
        <w:t xml:space="preserve"> </w:t>
      </w:r>
      <w:r>
        <w:t xml:space="preserve">sequences, views from multiple cameras, </w:t>
      </w:r>
      <w:r>
        <w:t xml:space="preserve"> </w:t>
      </w:r>
      <w:r>
        <w:t xml:space="preserve">multidimensional data from a 3D scanner, or even </w:t>
      </w:r>
    </w:p>
    <w:p w14:paraId="5A8AECD5" w14:textId="104904AD" w:rsidR="00257E12" w:rsidRDefault="00257E12" w:rsidP="00257E12">
      <w:pPr>
        <w:pStyle w:val="Text"/>
      </w:pPr>
      <w:r>
        <w:t>medical scanning device.</w:t>
      </w:r>
    </w:p>
    <w:p w14:paraId="1FEA7416" w14:textId="77777777" w:rsidR="001B15D9" w:rsidRDefault="00537AAA">
      <w:pPr>
        <w:pStyle w:val="Heading1"/>
      </w:pPr>
      <w:r>
        <w:t>Related Work</w:t>
      </w:r>
    </w:p>
    <w:p w14:paraId="0515DDAD" w14:textId="4F2834CD" w:rsidR="002D6764" w:rsidRDefault="00CA04C7" w:rsidP="00CA04C7">
      <w:pPr>
        <w:pStyle w:val="Text"/>
        <w:ind w:firstLine="0"/>
      </w:pPr>
      <w:r>
        <w:t xml:space="preserve">CNN is playing an important role in many sectors </w:t>
      </w:r>
      <w:proofErr w:type="gramStart"/>
      <w:r>
        <w:t>like  image</w:t>
      </w:r>
      <w:proofErr w:type="gramEnd"/>
      <w:r>
        <w:t xml:space="preserve"> processing. It has a powerful impact on many fields. Even, in nano-technologies like manufacturing  semiconductors, CNN is used for fault detection and classification</w:t>
      </w:r>
      <w:r w:rsidR="00BD4B74">
        <w:t xml:space="preserve"> </w:t>
      </w:r>
      <w:r w:rsidR="00BD4B74">
        <w:fldChar w:fldCharType="begin" w:fldLock="1"/>
      </w:r>
      <w:r w:rsidR="00BD4B74">
        <w:instrText>ADDIN CSL_CITATION {"citationItems":[{"id":"ITEM-1","itemData":{"author":[{"dropping-particle":"","family":"Sistem","given":"Rekayasa","non-dropping-particle":"","parse-names":false,"suffix":""},{"dropping-particle":"","family":"Perbandingan","given":"Analisis","non-dropping-particle":"","parse-names":false,"suffix":""},{"dropping-particle":"","family":"Klasifikasi","given":"Algoritma","non-dropping-particle":"","parse-names":false,"suffix":""},{"dropping-particle":"","family":"Naufal","given":"Mohammad Farid","non-dropping-particle":"","parse-names":false,"suffix":""},{"dropping-particle":"","family":"Shania","given":"Sesilia","non-dropping-particle":"","parse-names":false,"suffix":""},{"dropping-particle":"","family":"Millenia","given":"Jessica","non-dropping-particle":"","parse-names":false,"suffix":""},{"dropping-particle":"","family":"Axel","given":"Stefan","non-dropping-particle":"","parse-names":false,"suffix":""},{"dropping-particle":"","family":"Soebroto","given":"Juan Timothy","non-dropping-particle":"","parse-names":false,"suffix":""},{"dropping-particle":"","family":"Febrina","given":"P","non-dropping-particle":"","parse-names":false,"suffix":""},{"dropping-particle":"","family":"Mercifia","given":"Mirella","non-dropping-particle":"","parse-names":false,"suffix":""}],"id":"ITEM-1","issue":"10","issued":{"date-parts":[["2021"]]},"title":"JURNAL RESTI","type":"article-journal","volume":"1"},"uris":["http://www.mendeley.com/documents/?uuid=5322aedb-cc29-479f-a5dd-766bdc902fc2"]}],"mendeley":{"formattedCitation":"[2]","plainTextFormattedCitation":"[2]","previouslyFormattedCitation":"[2]"},"properties":{"noteIndex":0},"schema":"https://github.com/citation-style-language/schema/raw/master/csl-citation.json"}</w:instrText>
      </w:r>
      <w:r w:rsidR="00BD4B74">
        <w:fldChar w:fldCharType="separate"/>
      </w:r>
      <w:r w:rsidR="00BD4B74" w:rsidRPr="00BD4B74">
        <w:rPr>
          <w:noProof/>
        </w:rPr>
        <w:t>[2]</w:t>
      </w:r>
      <w:r w:rsidR="00BD4B74">
        <w:fldChar w:fldCharType="end"/>
      </w:r>
    </w:p>
    <w:p w14:paraId="05AE7728" w14:textId="3A872C46" w:rsidR="00CA04C7" w:rsidRDefault="00CA04C7" w:rsidP="00CA04C7">
      <w:pPr>
        <w:pStyle w:val="Text"/>
        <w:ind w:firstLine="0"/>
      </w:pPr>
    </w:p>
    <w:p w14:paraId="69C8C6B3" w14:textId="6ADCA656" w:rsidR="00BD4B74" w:rsidRDefault="00CA04C7" w:rsidP="00CA04C7">
      <w:pPr>
        <w:pStyle w:val="Text"/>
        <w:ind w:firstLine="0"/>
      </w:pPr>
      <w:r>
        <w:t xml:space="preserve">Handwritten digit recognition has become an issue of interest among researchers. There are a large number of papers and articles are being published these days about this topic. In research, it is shown that Deep Learning algorithm like multilayer CNN using </w:t>
      </w:r>
      <w:proofErr w:type="spellStart"/>
      <w:r>
        <w:t>Keras</w:t>
      </w:r>
      <w:proofErr w:type="spellEnd"/>
      <w:r>
        <w:t xml:space="preserve"> with Theano and </w:t>
      </w:r>
      <w:proofErr w:type="spellStart"/>
      <w:r>
        <w:t>Tensorflow</w:t>
      </w:r>
      <w:proofErr w:type="spellEnd"/>
      <w:r>
        <w:t xml:space="preserve"> gives the highest accuracy in comparison with the most widely used machine learning algorithms like SVM, KNN &amp; RFC. Because of its highest  accuracy, Convolutional Neural Network (CNN) is being used on a large scale in image classification, video</w:t>
      </w:r>
      <w:r w:rsidR="00BD4B74">
        <w:fldChar w:fldCharType="begin" w:fldLock="1"/>
      </w:r>
      <w:r w:rsidR="00BD4B74">
        <w:instrText>ADDIN CSL_CITATION {"citationItems":[{"id":"ITEM-1","itemData":{"DOI":"10.1109/ICAEE48663.2019.8975496","ISBN":"9781728149349","abstract":"In recent times, with the increase of Artificial Neural Network (ANN), deep learning has brought a dramatic twist in the field of machine learning by making it more artificially intelligent. Deep learning is remarkably used in vast ranges of fields because of its diverse range of applications such as surveillance, health, medicine, sports, robotics, drones, etc. In deep learning, Convolutional Neural Network (CNN) is at the center of spectacular advances that mixes Artificial Neural Network (ANN) and up to date deep learning strategies. It has been used broadly in pattern recognition, sentence classification, speech recognition, face recognition, text categorization, document analysis, scene, and handwritten digit recognition. The goal of this paper is to observe the variation of accuracies of CNN to classify handwritten digits using various numbers of hidden layers and epochs and to make the comparison between the accuracies. For this performance evaluation of CNN, we performed our experiment using Modified National Institute of Standards and Technology (MNIST) dataset. Further, the network is trained using stochastic gradient descent and the back-propagation algorithm.","author":[{"dropping-particle":"","family":"Siddique","given":"Fathma","non-dropping-particle":"","parse-names":false,"suffix":""},{"dropping-particle":"","family":"Sakib","given":"Shadman","non-dropping-particle":"","parse-names":false,"suffix":""},{"dropping-particle":"","family":"Siddique","given":"Md Abu Bakr","non-dropping-particle":"","parse-names":false,"suffix":""}],"container-title":"2019 5th International Conference on Advances in Electrical Engineering, ICAEE 2019","id":"ITEM-1","issued":{"date-parts":[["2019"]]},"page":"541-546","title":"Recognition of handwritten digit using convolutional neural network in python with tensorflow and comparison of performance for various hidden layers","type":"article-journal"},"uris":["http://www.mendeley.com/documents/?uuid=87831f0e-f595-4808-9f98-ca8975c11a30"]}],"mendeley":{"formattedCitation":"[3]","plainTextFormattedCitation":"[3]","previouslyFormattedCitation":"[3]"},"properties":{"noteIndex":0},"schema":"https://github.com/citation-style-language/schema/raw/master/csl-citation.json"}</w:instrText>
      </w:r>
      <w:r w:rsidR="00BD4B74">
        <w:fldChar w:fldCharType="separate"/>
      </w:r>
      <w:r w:rsidR="00BD4B74" w:rsidRPr="00BD4B74">
        <w:rPr>
          <w:noProof/>
        </w:rPr>
        <w:t>[3]</w:t>
      </w:r>
      <w:r w:rsidR="00BD4B74">
        <w:fldChar w:fldCharType="end"/>
      </w:r>
      <w:r w:rsidR="00AF6188">
        <w:fldChar w:fldCharType="begin" w:fldLock="1"/>
      </w:r>
      <w:r w:rsidR="00AF6188">
        <w:instrText>ADDIN CSL_CITATION {"citationItems":[{"id":"ITEM-1","itemData":{"ISSN":"2548-9445","abstract":"Spesifikasi tipe pompa ESP yang digunakan dalam well ABC#123 dengan laju alir fluida yang dihasilkan oleh ESP harus dijaga agar ketinggian fluida tetap menjaga agar pompa selalu dalam posisi terendam. Laju alir fluida dapat diatur dengan mengatur frekuensi yang menunjukkan putaran motor pada ESP menggunakan metode fuzzy logic. Dalam hal ini Laju alir fluida dan ketinggian level fluida akan menjadi input sistem yang menghasilkan perubahan nilai frekuensi. Baik input maupun output memiliki 3 label fungsi keanggotan. Dengan metode ini kita dapat merubah frekuensi motor ESP sehingga motor akan berputar pada kecepatan tertentu sesuai dengan laju alir fluida yang diinginkan dari ESP tersebut berdasarkan ketinggian fluida tanpa harus merubah desain dari ESP. Dari hasil penelitian ini diperoleh nilai putaran motor sebesar 3330 rpm dengan frekuensi sebesar 55,5 Hz untuk laju alir 1051 bfpd dengan ketinggian fluida 1300 ft. Penggunaan metode fuzzy logic ini dapat dikembangkan dengan Python aplikasi, lebih cepat dan mudah karena modul fuzzy dan matematika sudah tersedia.","author":[{"dropping-particle":"","family":"Aritonang","given":"City Round","non-dropping-particle":"","parse-names":false,"suffix":""},{"dropping-particle":"","family":"Atmam","given":"Atmam","non-dropping-particle":"","parse-names":false,"suffix":""},{"dropping-particle":"","family":"Zondra","given":"Elvira","non-dropping-particle":"","parse-names":false,"suffix":""}],"container-title":"Sain, Energi, Teknologi &amp; Industri","id":"ITEM-1","issue":"1","issued":{"date-parts":[["2019"]]},"page":"32-39","title":"Analisis Putaran Motor Pada Electrical Submersible Pump (ESP) Menggunakan Fuzzy Logic Controler Berbasis Python","type":"article-journal","volume":"4"},"uris":["http://www.mendeley.com/documents/?uuid=d698c526-e7d3-47f9-81c8-974c157c0d79"]}],"mendeley":{"formattedCitation":"[4]","plainTextFormattedCitation":"[4]","previouslyFormattedCitation":"[4]"},"properties":{"noteIndex":0},"schema":"https://github.com/citation-style-language/schema/raw/master/csl-citation.json"}</w:instrText>
      </w:r>
      <w:r w:rsidR="00AF6188">
        <w:fldChar w:fldCharType="separate"/>
      </w:r>
      <w:r w:rsidR="00AF6188" w:rsidRPr="00AF6188">
        <w:rPr>
          <w:noProof/>
        </w:rPr>
        <w:t>[4]</w:t>
      </w:r>
      <w:r w:rsidR="00AF6188">
        <w:fldChar w:fldCharType="end"/>
      </w:r>
      <w:r>
        <w:t xml:space="preserve"> </w:t>
      </w:r>
    </w:p>
    <w:p w14:paraId="64438B05" w14:textId="77777777" w:rsidR="00BD4B74" w:rsidRDefault="00BD4B74" w:rsidP="00CA04C7">
      <w:pPr>
        <w:pStyle w:val="Text"/>
        <w:ind w:firstLine="0"/>
      </w:pPr>
    </w:p>
    <w:p w14:paraId="783B8598" w14:textId="6E5ECB26" w:rsidR="00CA04C7" w:rsidRDefault="00CA04C7" w:rsidP="00CA04C7">
      <w:pPr>
        <w:pStyle w:val="Text"/>
        <w:ind w:firstLine="0"/>
      </w:pPr>
      <w:r>
        <w:t xml:space="preserve">analysis, etc. Many researchers are trying to make </w:t>
      </w:r>
      <w:proofErr w:type="gramStart"/>
      <w:r>
        <w:t>sentiment  recognition</w:t>
      </w:r>
      <w:proofErr w:type="gramEnd"/>
      <w:r>
        <w:t xml:space="preserve"> in a sentence. CNN is being used in natural  language processing and sentiment recognition by varying  different parameters.</w:t>
      </w:r>
      <w:r w:rsidR="00BD4B74">
        <w:fldChar w:fldCharType="begin" w:fldLock="1"/>
      </w:r>
      <w:r w:rsidR="00AF6188">
        <w:instrText>ADDIN CSL_CITATION {"citationItems":[{"id":"ITEM-1","itemData":{"abstract":"Sign language is one of the communication tools commonly used by people with disabilities. The alphabet sign language is a basic tool used by teachers to teach people with hearing impairment and speech impairment to recognize basic alphabet letters. However, many people find it difficult to communicate with these groups because of a lack of community insight into hand sign language. Research on sign language has experienced much progress in processing static images but is still experiencing problems due to difficulties in processing dynamic images / video given that most of the sign language is represented by body, hand, and face movements.\n\nThis study uses Convolutional Neural Network (CNN) and Recurrent Neural Network (RNN) methods with video input. The CNN method will be used as a feature extraction in the spatial feature while the RNN is tasked to tolerate between frames extracted by CNN on the temporal feature.\n\nThe final result to be displayed is in the form of text alphabet which is the result of the recognition of the sign language alphabet. Based on the test carried out, obtained an average accuracy value of  60.58% for all letters while real-time testing has failed because the technology used cannot sustain the architecture created.","author":[{"dropping-particle":"","family":"Yolanda","given":"Devina","non-dropping-particle":"","parse-names":false,"suffix":""},{"dropping-particle":"","family":"Gunadi","given":"Kartika","non-dropping-particle":"","parse-names":false,"suffix":""},{"dropping-particle":"","family":"Setyati","given":"Endang","non-dropping-particle":"","parse-names":false,"suffix":""}],"container-title":"Jurnal Infra","id":"ITEM-1","issue":"1","issued":{"date-parts":[["2020"]]},"page":"203-208","title":"Pengenalan Alfabet Bahasa Isyarat Tangan Secara Real-Time dengan Menggunakan Metode Convolutional Neural Network dan Recurrent Neural Network","type":"article-journal","volume":"8"},"uris":["http://www.mendeley.com/documents/?uuid=4de9ea6f-bf0e-463e-bdcd-24055ac094da"]}],"mendeley":{"formattedCitation":"[5]","plainTextFormattedCitation":"[5]","previouslyFormattedCitation":"[5]"},"properties":{"noteIndex":0},"schema":"https://github.com/citation-style-language/schema/raw/master/csl-citation.json"}</w:instrText>
      </w:r>
      <w:r w:rsidR="00BD4B74">
        <w:fldChar w:fldCharType="separate"/>
      </w:r>
      <w:r w:rsidR="00AF6188" w:rsidRPr="00AF6188">
        <w:rPr>
          <w:noProof/>
        </w:rPr>
        <w:t>[5]</w:t>
      </w:r>
      <w:r w:rsidR="00BD4B74">
        <w:fldChar w:fldCharType="end"/>
      </w:r>
    </w:p>
    <w:p w14:paraId="136670D0" w14:textId="414B6F3E" w:rsidR="00CA04C7" w:rsidRDefault="00CA04C7" w:rsidP="006C22AD">
      <w:pPr>
        <w:pStyle w:val="Text"/>
      </w:pPr>
      <w:r>
        <w:t>Deep learning has extraordinary capabilities clever computer vision with that ability significant in modeling various complex data like image data. One of the Deep Learning methods currently has the best results at image recognition is a Convolutional Neural Network (CNN)</w:t>
      </w:r>
      <w:r w:rsidR="00BD4B74">
        <w:fldChar w:fldCharType="begin" w:fldLock="1"/>
      </w:r>
      <w:r w:rsidR="00AF6188">
        <w:instrText>ADDIN CSL_CITATION {"citationItems":[{"id":"ITEM-1","itemData":{"abstract":"Sign language is one of the communication tools commonly used by people with disabilities. The alphabet sign language is a basic tool used by teachers to teach people with hearing impairment and speech impairment to recognize basic alphabet letters. However, many people find it difficult to communicate with these groups because of a lack of community insight into hand sign language. Research on sign language has experienced much progress in processing static images but is still experiencing problems due to difficulties in processing dynamic images / video given that most of the sign language is represented by body, hand, and face movements.\n\nThis study uses Convolutional Neural Network (CNN) and Recurrent Neural Network (RNN) methods with video input. The CNN method will be used as a feature extraction in the spatial feature while the RNN is tasked to tolerate between frames extracted by CNN on the temporal feature.\n\nThe final result to be displayed is in the form of text alphabet which is the result of the recognition of the sign language alphabet. Based on the test carried out, obtained an average accuracy value of  60.58% for all letters while real-time testing has failed because the technology used cannot sustain the architecture created.","author":[{"dropping-particle":"","family":"Yolanda","given":"Devina","non-dropping-particle":"","parse-names":false,"suffix":""},{"dropping-particle":"","family":"Gunadi","given":"Kartika","non-dropping-particle":"","parse-names":false,"suffix":""},{"dropping-particle":"","family":"Setyati","given":"Endang","non-dropping-particle":"","parse-names":false,"suffix":""}],"container-title":"Jurnal Infra","id":"ITEM-1","issue":"1","issued":{"date-parts":[["2020"]]},"page":"203-208","title":"Pengenalan Alfabet Bahasa Isyarat Tangan Secara Real-Time dengan Menggunakan Metode Convolutional Neural Network dan Recurrent Neural Network","type":"article-journal","volume":"8"},"uris":["http://www.mendeley.com/documents/?uuid=4de9ea6f-bf0e-463e-bdcd-24055ac094da"]}],"mendeley":{"formattedCitation":"[5]","plainTextFormattedCitation":"[5]","previouslyFormattedCitation":"[5]"},"properties":{"noteIndex":0},"schema":"https://github.com/citation-style-language/schema/raw/master/csl-citation.json"}</w:instrText>
      </w:r>
      <w:r w:rsidR="00BD4B74">
        <w:fldChar w:fldCharType="separate"/>
      </w:r>
      <w:r w:rsidR="00AF6188" w:rsidRPr="00AF6188">
        <w:rPr>
          <w:noProof/>
        </w:rPr>
        <w:t>[5]</w:t>
      </w:r>
      <w:r w:rsidR="00BD4B74">
        <w:fldChar w:fldCharType="end"/>
      </w:r>
      <w:r w:rsidR="00BD4B74">
        <w:fldChar w:fldCharType="begin" w:fldLock="1"/>
      </w:r>
      <w:r w:rsidR="00AF6188">
        <w:instrText>ADDIN CSL_CITATION {"citationItems":[{"id":"ITEM-1","itemData":{"DOI":"10.26418/justin.v10i1.47184","abstract":"Bahasa Isyarat adalah bahasa untuk orang - orang yang memiliki kesulitan mendengar maupun bicara. Tetapi bahasa isyarat bukanlah bahasa yang banyak digemari oleh masyarakat, sehingga orang yang memiliki disabilitas tersebut akan semakin kesulitan. Pada jurnal ini akan menjelaskan mengenai klasifikasi bahasa isyarat Amerika dengan menggunakan Convolutional Neural Network (CNN). Pada penelitian ini akan dilakukan beberapa penelitian menggunakan parameter berbeda seperti pada preprocessing, penelitian akan dilakukan dengan melihat parameter horizontal flip. Selanjutnya penelitian juga dilakukan dengan melihat epoch. Penelitian ini dilakukan untuk memantau akurasi dan akurasi validasi. Model yang dibuat pada penelitian ini nilai akurasi yang lebih tinggi saat memprediksi huruf v, dan n. Hasil nilai akurasi dari penelitian ini adalah 82.1%.","author":[{"dropping-particle":"","family":"Devina","given":"Felicia","non-dropping-particle":"","parse-names":false,"suffix":""},{"dropping-particle":"","family":"Citra","given":"Caecilia","non-dropping-particle":"","parse-names":false,"suffix":""},{"dropping-particle":"","family":"Tanuwijaya","given":"Evan","non-dropping-particle":"","parse-names":false,"suffix":""}],"container-title":"Jurnal Sistem dan Teknologi Informasi","id":"ITEM-1","issue":"1","issued":{"date-parts":[["2022"]]},"page":"139-144","title":"Klasifikasi Bahasa Isyarat Amerika menggunakan Convolutional Neural Network American Sign Language Classification using Convolutional Neural Network","type":"article-journal","volume":"10"},"uris":["http://www.mendeley.com/documents/?uuid=32c0e5dd-e29d-407f-9e28-9ca8c5441aab"]}],"mendeley":{"formattedCitation":"[1]","plainTextFormattedCitation":"[1]","previouslyFormattedCitation":"[1]"},"properties":{"noteIndex":0},"schema":"https://github.com/citation-style-language/schema/raw/master/csl-citation.json"}</w:instrText>
      </w:r>
      <w:r w:rsidR="00BD4B74">
        <w:fldChar w:fldCharType="separate"/>
      </w:r>
      <w:r w:rsidR="00BD4B74" w:rsidRPr="00BD4B74">
        <w:rPr>
          <w:noProof/>
        </w:rPr>
        <w:t>[1]</w:t>
      </w:r>
      <w:r w:rsidR="00BD4B74">
        <w:fldChar w:fldCharType="end"/>
      </w:r>
      <w:r>
        <w:t xml:space="preserve">. This is because of the CNN method trying to emulate the image recognition system on visuals human cortex thus has the ability to process image information. But CNN, like the deep method Journal of </w:t>
      </w:r>
      <w:r>
        <w:t>Informatics Engineering, Vol. 11, no. August 3, 2019</w:t>
      </w:r>
      <w:r w:rsidR="006C22AD">
        <w:t xml:space="preserve"> </w:t>
      </w:r>
      <w:r>
        <w:t>48</w:t>
      </w:r>
      <w:r w:rsidR="006C22AD">
        <w:t xml:space="preserve"> </w:t>
      </w:r>
      <w:r>
        <w:t>other learning, has a weakness, namely the process</w:t>
      </w:r>
      <w:r w:rsidR="006C22AD">
        <w:t xml:space="preserve"> </w:t>
      </w:r>
      <w:r>
        <w:t>ancient training</w:t>
      </w:r>
      <w:r w:rsidR="00BD4B74">
        <w:fldChar w:fldCharType="begin" w:fldLock="1"/>
      </w:r>
      <w:r w:rsidR="00AF6188">
        <w:instrText>ADDIN CSL_CITATION {"citationItems":[{"id":"ITEM-1","itemData":{"DOI":"10.1109/FCCM.2018.00057","ISBN":"9781538655221","abstract":"This work presents a self-contained and modifiable framework for fast and easy convolutional neural network prototyping on the Xilinx PYNQ platform. With a Python-based programming interface, the framework combines the convenience of high-level abstraction with the speed of optimised FPGA implementation. Our work is freely available on GitHub for the community to use and build upon.","author":[{"dropping-particle":"","family":"Wang","given":"Erwei","non-dropping-particle":"","parse-names":false,"suffix":""},{"dropping-particle":"","family":"Davis","given":"James J.","non-dropping-particle":"","parse-names":false,"suffix":""},{"dropping-particle":"","family":"Cheung","given":"Peter Y.K.","non-dropping-particle":"","parse-names":false,"suffix":""}],"container-title":"Proceedings - 26th IEEE International Symposium on Field-Programmable Custom Computing Machines, FCCM 2018","id":"ITEM-1","issued":{"date-parts":[["2018"]]},"page":"223","title":"A PYNQ-Based Framework for Rapid CNN Prototyping","type":"article-journal"},"uris":["http://www.mendeley.com/documents/?uuid=63d4e7bd-bdaf-4a74-8ca4-79edbb8e195a"]}],"mendeley":{"formattedCitation":"[6]","plainTextFormattedCitation":"[6]","previouslyFormattedCitation":"[6]"},"properties":{"noteIndex":0},"schema":"https://github.com/citation-style-language/schema/raw/master/csl-citation.json"}</w:instrText>
      </w:r>
      <w:r w:rsidR="00BD4B74">
        <w:fldChar w:fldCharType="separate"/>
      </w:r>
      <w:r w:rsidR="00AF6188" w:rsidRPr="00AF6188">
        <w:rPr>
          <w:noProof/>
        </w:rPr>
        <w:t>[6]</w:t>
      </w:r>
      <w:r w:rsidR="00BD4B74">
        <w:fldChar w:fldCharType="end"/>
      </w:r>
      <w:r w:rsidR="00BD4B74">
        <w:fldChar w:fldCharType="begin" w:fldLock="1"/>
      </w:r>
      <w:r w:rsidR="00AF6188">
        <w:instrText>ADDIN CSL_CITATION {"citationItems":[{"id":"ITEM-1","itemData":{"abstract":"… sangat mengandalkan bahasa isyarat untuk berkomunikasi, tetapi tidak banyak orang normal yang mampu menguasai bahasa isyarat, … dengan menggunakan aplikasi smartphone untuk mengenali bahasa isyarat supaya pengenalan bahasa isyarat bisa dilakukan di manapun. …","author":[{"dropping-particle":"","family":"Aziz","given":"A N","non-dropping-particle":"","parse-names":false,"suffix":""}],"id":"ITEM-1","issued":{"date-parts":[["2021"]]},"title":"Image Recognition Alfabet Bahasa Isyarat Indonesia (Bisindo) Menggunakan Metode Convolutional Neural Network","type":"article-journal"},"uris":["http://www.mendeley.com/documents/?uuid=4a312840-ae0f-4350-a437-2ec405c13dbf"]}],"mendeley":{"formattedCitation":"[7]","plainTextFormattedCitation":"[7]","previouslyFormattedCitation":"[7]"},"properties":{"noteIndex":0},"schema":"https://github.com/citation-style-language/schema/raw/master/csl-citation.json"}</w:instrText>
      </w:r>
      <w:r w:rsidR="00BD4B74">
        <w:fldChar w:fldCharType="separate"/>
      </w:r>
      <w:r w:rsidR="00AF6188" w:rsidRPr="00AF6188">
        <w:rPr>
          <w:noProof/>
        </w:rPr>
        <w:t>[7]</w:t>
      </w:r>
      <w:r w:rsidR="00BD4B74">
        <w:fldChar w:fldCharType="end"/>
      </w:r>
      <w:r>
        <w:t>.</w:t>
      </w:r>
    </w:p>
    <w:p w14:paraId="6927E4F3" w14:textId="469FD3FF" w:rsidR="00CA04C7" w:rsidRDefault="006C22AD" w:rsidP="006C22AD">
      <w:pPr>
        <w:pStyle w:val="Text"/>
      </w:pPr>
      <w:r>
        <w:t xml:space="preserve">It has many advantages especially for machine learning based programming. Like generally Java and C languages, which are Open Source, interactive, modular, dynamic, object based, and others, the Python language has many libraries which can easily be used for machine learning, such as : </w:t>
      </w:r>
      <w:proofErr w:type="spellStart"/>
      <w:r>
        <w:t>Numpy</w:t>
      </w:r>
      <w:proofErr w:type="spellEnd"/>
      <w:r>
        <w:t xml:space="preserve"> (for operations vectors and matrices),</w:t>
      </w:r>
      <w:r w:rsidR="00AF6188">
        <w:fldChar w:fldCharType="begin" w:fldLock="1"/>
      </w:r>
      <w:r w:rsidR="00AF6188">
        <w:instrText>ADDIN CSL_CITATION {"citationItems":[{"id":"ITEM-1","itemData":{"abstract":"Dalam makalah ini dilakukan pemodelan time series menggunakan software Python. Data yang digunakan adalah data saham PT Bank Negara Indoneia. Secara umum diketahui bahwa pergerakan saham di Indonesia sangat fluktuatif oleh karena itu perlu di lakukan prediksi untuk mengetahui kondisi dan mempersiapkan strategi untuk menghadapi penurunan atau pelonjakan harga saham. Dalam makalah ini diselidiki pula factor seasonal atau musiman, sehingga pada identifikasi model digunakan analisis time series Seasonal Autoregressive Integrated Moving Average (SARIMA) berbantuan software Jupyter Notebook berbahasa Python. Dalam analisis ini Python membantu untuk melakukan perhitungan dan visualisasi data agar lebih mudah dan efisien. Dalam menganalisis data saham dengan metode SARIMA menggunakan Python, langkah pertama yang dilakukan adalah mempersiapkan modul yang akan digunakan untuk analisis SARIMA, kemudian dilakukan preprocessing data dan indexing. Langkah selanjutnya adalah visualisasi data untuk mengetahui pola data secara umum. Mengikuti langkah metode Box Jenkins, dilakukan identifikasi dan diagnosa model. Pada studi kasus ini didapat model SARIMA (1,1,1) (0,1,1,12). Berdasarkan studi kasus dari model tersebut, dilakukan fitting model dan didapat Mean Square Error (MSE) sebesar 460418,82. Langkah terakhir adalah melakukan peramalan untuk beberapa periode mendatang. Kata","author":[{"dropping-particle":"","family":"Prasetya","given":"Bayu Dwi","non-dropping-particle":"","parse-names":false,"suffix":""},{"dropping-particle":"","family":"Pamungkas","given":"Fajar Sodik","non-dropping-particle":"","parse-names":false,"suffix":""},{"dropping-particle":"","family":"Kharisudin","given":"Iqbal","non-dropping-particle":"","parse-names":false,"suffix":""}],"container-title":"PRISMA, Prosiding Seminar Nasional Matematika","id":"ITEM-1","issued":{"date-parts":[["2020"]]},"page":"714-718","title":"Pemodelan dan Peramalan Data Saham dengan Analisis Time Series menggunakan Python","type":"article-journal","volume":"3"},"uris":["http://www.mendeley.com/documents/?uuid=aa45c160-932a-45c2-a794-2e384d868749"]}],"mendeley":{"formattedCitation":"[8]","plainTextFormattedCitation":"[8]","previouslyFormattedCitation":"[8]"},"properties":{"noteIndex":0},"schema":"https://github.com/citation-style-language/schema/raw/master/csl-citation.json"}</w:instrText>
      </w:r>
      <w:r w:rsidR="00AF6188">
        <w:fldChar w:fldCharType="separate"/>
      </w:r>
      <w:r w:rsidR="00AF6188" w:rsidRPr="00AF6188">
        <w:rPr>
          <w:noProof/>
        </w:rPr>
        <w:t>[8]</w:t>
      </w:r>
      <w:r w:rsidR="00AF6188">
        <w:fldChar w:fldCharType="end"/>
      </w:r>
      <w:r>
        <w:t xml:space="preserve"> Scikit-learn (data analysis and statistics), Pandas Data Frame (data processing 3 ULTIMA </w:t>
      </w:r>
      <w:proofErr w:type="spellStart"/>
      <w:r>
        <w:t>InfoSys</w:t>
      </w:r>
      <w:proofErr w:type="spellEnd"/>
      <w:r>
        <w:t xml:space="preserve">, Vol. XI, No. 1 | June 2020 ISSN 2085-4579 such as Excel and SQL), Matplotlib (graphical data visualization), and </w:t>
      </w:r>
      <w:proofErr w:type="spellStart"/>
      <w:r>
        <w:t>Keras</w:t>
      </w:r>
      <w:proofErr w:type="spellEnd"/>
      <w:r>
        <w:t xml:space="preserve"> (neural API network that works on top of Tensor Flow or Theano)</w:t>
      </w:r>
      <w:r w:rsidR="00BD4B74">
        <w:fldChar w:fldCharType="begin" w:fldLock="1"/>
      </w:r>
      <w:r w:rsidR="00AF6188">
        <w:instrText>ADDIN CSL_CITATION {"citationItems":[{"id":"ITEM-1","itemData":{"abstract":"Dalam makalah ini dilakukan pemodelan time series menggunakan software Python. Data yang digunakan adalah data saham PT Bank Negara Indoneia. Secara umum diketahui bahwa pergerakan saham di Indonesia sangat fluktuatif oleh karena itu perlu di lakukan prediksi untuk mengetahui kondisi dan mempersiapkan strategi untuk menghadapi penurunan atau pelonjakan harga saham. Dalam makalah ini diselidiki pula factor seasonal atau musiman, sehingga pada identifikasi model digunakan analisis time series Seasonal Autoregressive Integrated Moving Average (SARIMA) berbantuan software Jupyter Notebook berbahasa Python. Dalam analisis ini Python membantu untuk melakukan perhitungan dan visualisasi data agar lebih mudah dan efisien. Dalam menganalisis data saham dengan metode SARIMA menggunakan Python, langkah pertama yang dilakukan adalah mempersiapkan modul yang akan digunakan untuk analisis SARIMA, kemudian dilakukan preprocessing data dan indexing. Langkah selanjutnya adalah visualisasi data untuk mengetahui pola data secara umum. Mengikuti langkah metode Box Jenkins, dilakukan identifikasi dan diagnosa model. Pada studi kasus ini didapat model SARIMA (1,1,1) (0,1,1,12). Berdasarkan studi kasus dari model tersebut, dilakukan fitting model dan didapat Mean Square Error (MSE) sebesar 460418,82. Langkah terakhir adalah melakukan peramalan untuk beberapa periode mendatang. Kata","author":[{"dropping-particle":"","family":"Prasetya","given":"Bayu Dwi","non-dropping-particle":"","parse-names":false,"suffix":""},{"dropping-particle":"","family":"Pamungkas","given":"Fajar Sodik","non-dropping-particle":"","parse-names":false,"suffix":""},{"dropping-particle":"","family":"Kharisudin","given":"Iqbal","non-dropping-particle":"","parse-names":false,"suffix":""}],"container-title":"PRISMA, Prosiding Seminar Nasional Matematika","id":"ITEM-1","issued":{"date-parts":[["2020"]]},"page":"714-718","title":"Pemodelan dan Peramalan Data Saham dengan Analisis Time Series menggunakan Python","type":"article-journal","volume":"3"},"uris":["http://www.mendeley.com/documents/?uuid=aa45c160-932a-45c2-a794-2e384d868749"]}],"mendeley":{"formattedCitation":"[8]","plainTextFormattedCitation":"[8]","previouslyFormattedCitation":"[8]"},"properties":{"noteIndex":0},"schema":"https://github.com/citation-style-language/schema/raw/master/csl-citation.json"}</w:instrText>
      </w:r>
      <w:r w:rsidR="00BD4B74">
        <w:fldChar w:fldCharType="separate"/>
      </w:r>
      <w:r w:rsidR="00AF6188" w:rsidRPr="00AF6188">
        <w:rPr>
          <w:noProof/>
        </w:rPr>
        <w:t>[8]</w:t>
      </w:r>
      <w:r w:rsidR="00BD4B74">
        <w:fldChar w:fldCharType="end"/>
      </w:r>
      <w:r w:rsidR="00BD4B74">
        <w:fldChar w:fldCharType="begin" w:fldLock="1"/>
      </w:r>
      <w:r w:rsidR="00AF6188">
        <w:instrText>ADDIN CSL_CITATION {"citationItems":[{"id":"ITEM-1","itemData":{"DOI":"10.1109/PVSC.2015.7356005","ISBN":"9781479979448","abstract":"We describe improvements to the open source PVLIB-Python modeling package. PVLIB-Python provides most of the functionality of its parent PVLIB-MATLAB package and now follows standard Python design patterns and conventions, has improved unit test coverage, and is installable. PVLIBPython is hosted on GitHub.com and co-developed by GitHub contributors. We also describe a roadmap for the future of the PVLIB-Python package.","author":[{"dropping-particle":"","family":"Holmgren","given":"William F.","non-dropping-particle":"","parse-names":false,"suffix":""},{"dropping-particle":"","family":"Andrews","given":"Robert W.","non-dropping-particle":"","parse-names":false,"suffix":""},{"dropping-particle":"","family":"Lorenzo","given":"Antonio T.","non-dropping-particle":"","parse-names":false,"suffix":""},{"dropping-particle":"","family":"Stein","given":"Joshua S.","non-dropping-particle":"","parse-names":false,"suffix":""}],"container-title":"2015 IEEE 42nd Photovoltaic Specialist Conference, PVSC 2015","id":"ITEM-1","issued":{"date-parts":[["2015"]]},"title":"PVLIB Python 2015","type":"article-journal"},"uris":["http://www.mendeley.com/documents/?uuid=6bd7fa72-3e7e-40bd-9de4-95d9029d0048"]}],"mendeley":{"formattedCitation":"[9]","plainTextFormattedCitation":"[9]","previouslyFormattedCitation":"[9]"},"properties":{"noteIndex":0},"schema":"https://github.com/citation-style-language/schema/raw/master/csl-citation.json"}</w:instrText>
      </w:r>
      <w:r w:rsidR="00BD4B74">
        <w:fldChar w:fldCharType="separate"/>
      </w:r>
      <w:r w:rsidR="00AF6188" w:rsidRPr="00AF6188">
        <w:rPr>
          <w:noProof/>
        </w:rPr>
        <w:t>[9]</w:t>
      </w:r>
      <w:r w:rsidR="00BD4B74">
        <w:fldChar w:fldCharType="end"/>
      </w:r>
    </w:p>
    <w:p w14:paraId="031FA03C" w14:textId="568ECE23" w:rsidR="00EE79ED" w:rsidRDefault="00EE79ED" w:rsidP="00EE79ED">
      <w:pPr>
        <w:pStyle w:val="Text"/>
      </w:pPr>
      <w:r>
        <w:t xml:space="preserve">Open Computer Vision (OpenCV) itself is an </w:t>
      </w:r>
      <w:proofErr w:type="gramStart"/>
      <w:r>
        <w:t>open source</w:t>
      </w:r>
      <w:proofErr w:type="gramEnd"/>
      <w:r>
        <w:t xml:space="preserve"> library with a specific purpose</w:t>
      </w:r>
      <w:r>
        <w:t xml:space="preserve"> </w:t>
      </w:r>
      <w:r>
        <w:t>to perform image processing. The bottom line is that computers have similar capabilities to</w:t>
      </w:r>
      <w:r>
        <w:t xml:space="preserve"> </w:t>
      </w:r>
      <w:r>
        <w:t>visual processing in humans. OpenCV has provided many basic computer vision algorithms. OpenCV</w:t>
      </w:r>
      <w:r>
        <w:t xml:space="preserve"> </w:t>
      </w:r>
      <w:r>
        <w:t>also provides an object detection module that uses the Viola Jones algorithm.</w:t>
      </w:r>
      <w:r>
        <w:t xml:space="preserve"> </w:t>
      </w:r>
      <w:r w:rsidR="003E38E4">
        <w:fldChar w:fldCharType="begin" w:fldLock="1"/>
      </w:r>
      <w:r w:rsidR="003E38E4">
        <w:instrText>ADDIN CSL_CITATION {"citationItems":[{"id":"ITEM-1","itemData":{"ISSN":"2548-9445","abstract":"Spesifikasi tipe pompa ESP yang digunakan dalam well ABC#123 dengan laju alir fluida yang dihasilkan oleh ESP harus dijaga agar ketinggian fluida tetap menjaga agar pompa selalu dalam posisi terendam. Laju alir fluida dapat diatur dengan mengatur frekuensi yang menunjukkan putaran motor pada ESP menggunakan metode fuzzy logic. Dalam hal ini Laju alir fluida dan ketinggian level fluida akan menjadi input sistem yang menghasilkan perubahan nilai frekuensi. Baik input maupun output memiliki 3 label fungsi keanggotan. Dengan metode ini kita dapat merubah frekuensi motor ESP sehingga motor akan berputar pada kecepatan tertentu sesuai dengan laju alir fluida yang diinginkan dari ESP tersebut berdasarkan ketinggian fluida tanpa harus merubah desain dari ESP. Dari hasil penelitian ini diperoleh nilai putaran motor sebesar 3330 rpm dengan frekuensi sebesar 55,5 Hz untuk laju alir 1051 bfpd dengan ketinggian fluida 1300 ft. Penggunaan metode fuzzy logic ini dapat dikembangkan dengan Python aplikasi, lebih cepat dan mudah karena modul fuzzy dan matematika sudah tersedia.","author":[{"dropping-particle":"","family":"Aritonang","given":"City Round","non-dropping-particle":"","parse-names":false,"suffix":""},{"dropping-particle":"","family":"Atmam","given":"Atmam","non-dropping-particle":"","parse-names":false,"suffix":""},{"dropping-particle":"","family":"Zondra","given":"Elvira","non-dropping-particle":"","parse-names":false,"suffix":""}],"container-title":"Sain, Energi, Teknologi &amp; Industri","id":"ITEM-1","issue":"1","issued":{"date-parts":[["2019"]]},"page":"32-39","title":"Analisis Putaran Motor Pada Electrical Submersible Pump (ESP) Menggunakan Fuzzy Logic Controler Berbasis Python","type":"article-journal","volume":"4"},"uris":["http://www.mendeley.com/documents/?uuid=d698c526-e7d3-47f9-81c8-974c157c0d79"]}],"mendeley":{"formattedCitation":"[4]","plainTextFormattedCitation":"[4]","previouslyFormattedCitation":"[4]"},"properties":{"noteIndex":0},"schema":"https://github.com/citation-style-language/schema/raw/master/csl-citation.json"}</w:instrText>
      </w:r>
      <w:r w:rsidR="003E38E4">
        <w:fldChar w:fldCharType="separate"/>
      </w:r>
      <w:r w:rsidR="003E38E4" w:rsidRPr="003E38E4">
        <w:rPr>
          <w:noProof/>
        </w:rPr>
        <w:t>[4]</w:t>
      </w:r>
      <w:r w:rsidR="003E38E4">
        <w:fldChar w:fldCharType="end"/>
      </w:r>
    </w:p>
    <w:p w14:paraId="7C94BC31" w14:textId="365E858D" w:rsidR="00EE79ED" w:rsidRDefault="00EE79ED" w:rsidP="00EE79ED">
      <w:pPr>
        <w:pStyle w:val="Text"/>
      </w:pPr>
      <w:r>
        <w:t>Python is a high-level programming language that is interpreter, interactive, object-oriented, and can operate on almost all platforms: Mac, Linux, and Windows. Python is a language</w:t>
      </w:r>
      <w:r>
        <w:t xml:space="preserve"> </w:t>
      </w:r>
      <w:r>
        <w:t>easy-to-learn programming due to clear syntax, can be combined with the use of ready-to-use modules, and efficient high-level data structures</w:t>
      </w:r>
      <w:r w:rsidR="003E38E4">
        <w:t>.</w:t>
      </w:r>
      <w:r w:rsidR="003E38E4">
        <w:fldChar w:fldCharType="begin" w:fldLock="1"/>
      </w:r>
      <w:r w:rsidR="003E38E4">
        <w:instrText>ADDIN CSL_CITATION {"citationItems":[{"id":"ITEM-1","itemData":{"abstract":"Abstrak-Abstract-Did you know that in Indonesia accidents triggered drowsy portion jumped dramatically? Police Korlantas data says, at least every day there are six cases of accidents due to drowsiness. This means every four hours there is an accident due to drowsiness. Many of us feel that drowsiness interferes with concentration. The focus of the rider is dispersed. Boro-boro want to anticipate the sudden situation, would respond to the mediocre could be inconsequential. There are a number of aspects that can cause drowsiness continues to whack the body. The main aspect is of course because of lack of sleep. Normal human body requires sleep ranges from 6-8 hours every day. If less than that can be sure of drowsiness will be present. Another aspect that makes sleepiness is medication. Drivers who take drugs, such as cold medicine, just before driving will be drowsy. To my knowledge, an hour after taking the flu medication, drowsiness would be present.From the above problems the authors conducted a study of computer vision system that automatically can detect the drowsiness of the driver in real-time web camera monitoring and then sound the alarm and contact the family if the driver seems sleepy. In this research, drowsiness testing and eyelid monitoring performed based on some possible factors can affect the accuracy of the drowsiness detection as well as. The factor is the influence of age, facial style, the addition of accessories and training training data. From the test results showed the acquisition accuracy level of drowsiness reached above 90%.","author":[{"dropping-particle":"","family":"Zein","given":"Afrizal","non-dropping-particle":"","parse-names":false,"suffix":""}],"container-title":"Sainstech","id":"ITEM-1","issue":"2","issued":{"date-parts":[["2018"]]},"page":"22-26","title":"Pendeteksian Kantuk Secara Real Time Menggunakan Pustaka OPENCV dan DLIB PYTHON Real Time Sleepiness Detection Using OPENCV Library and PYTHON DLIB","type":"article-journal","volume":"28"},"uris":["http://www.mendeley.com/documents/?uuid=7ba10a4e-ae14-43e2-9e0f-12aab4d61d00"]}],"mendeley":{"formattedCitation":"[10]","plainTextFormattedCitation":"[10]","previouslyFormattedCitation":"[10]"},"properties":{"noteIndex":0},"schema":"https://github.com/citation-style-language/schema/raw/master/csl-citation.json"}</w:instrText>
      </w:r>
      <w:r w:rsidR="003E38E4">
        <w:fldChar w:fldCharType="separate"/>
      </w:r>
      <w:r w:rsidR="003E38E4" w:rsidRPr="003E38E4">
        <w:rPr>
          <w:noProof/>
        </w:rPr>
        <w:t>[10]</w:t>
      </w:r>
      <w:r w:rsidR="003E38E4">
        <w:fldChar w:fldCharType="end"/>
      </w:r>
    </w:p>
    <w:p w14:paraId="6D1F8EA4" w14:textId="28FB5851" w:rsidR="003E38E4" w:rsidRDefault="003E38E4" w:rsidP="003E38E4">
      <w:pPr>
        <w:pStyle w:val="Text"/>
      </w:pPr>
      <w:r>
        <w:t>To analyze data, especially data that is large enough, tools are needed to calculate and</w:t>
      </w:r>
      <w:r>
        <w:t xml:space="preserve"> </w:t>
      </w:r>
      <w:r>
        <w:t>analysis to be more effective and efficient. Python is one of the recommended tools</w:t>
      </w:r>
    </w:p>
    <w:p w14:paraId="75570563" w14:textId="0B150564" w:rsidR="003E38E4" w:rsidRDefault="003E38E4" w:rsidP="003E38E4">
      <w:pPr>
        <w:pStyle w:val="Text"/>
      </w:pPr>
      <w:r>
        <w:t>for that matter. In recent years, Python library support has been improved</w:t>
      </w:r>
      <w:r>
        <w:t xml:space="preserve"> </w:t>
      </w:r>
      <w:r>
        <w:t>(especially pandas) have made it a powerful alternative for data analysis tasks.</w:t>
      </w:r>
    </w:p>
    <w:p w14:paraId="2E4F8940" w14:textId="5E977063" w:rsidR="003E38E4" w:rsidRDefault="003E38E4" w:rsidP="003E38E4">
      <w:pPr>
        <w:pStyle w:val="Text"/>
      </w:pPr>
      <w:r>
        <w:t>To analyze data, especially data that is large enough, tools are needed to calculate and</w:t>
      </w:r>
      <w:r>
        <w:t xml:space="preserve"> </w:t>
      </w:r>
      <w:r>
        <w:t>analysis to be more effective and efficient. Python is one of the recommended tools</w:t>
      </w:r>
      <w:r>
        <w:t xml:space="preserve"> </w:t>
      </w:r>
      <w:r>
        <w:t>for that matter. In recent years, Python library support has been improved</w:t>
      </w:r>
      <w:r>
        <w:t xml:space="preserve"> </w:t>
      </w:r>
      <w:r>
        <w:t>(especially pandas) have made it a powerful alternative for data analysis tasks.</w:t>
      </w:r>
      <w:r>
        <w:fldChar w:fldCharType="begin" w:fldLock="1"/>
      </w:r>
      <w:r w:rsidR="00CA28E9">
        <w:instrText>ADDIN CSL_CITATION {"citationItems":[{"id":"ITEM-1","itemData":{"ISSN":"1412-9612","abstract":"Sistem pendeteksian dan pengenalan wajah semakin banyak. Walaupun semakin banyak, bukan berarti penelitian mengenai hal ini sudah selesai. Tuntutan akan efektifitas, baik kecepatan maupun tingkat keakuratan dalam sebuah sistem pendeteksian semakin diperhitungkan. Banyak dari beberapa sistem pendeteksian wajah menggunakan metode Viola Jones sebagai metode pendeteksi objek. Metode Viola Jones dikenal memiliki kecepatan dan keakuratan yang tinggi karena menggabungkan beberapa konsep (Haar Features, Integral Image, AdaBoost, dan Cascade Classifier) menjadi sebuah metode utama untuk mendeteksi objek. Banyak dari sistem deteksi tersebut menggunakan C atau C++ sebagai bahasa pemrograman, dan OpenCV sebagai librari deteksi objek. Hal ini dikarenakan librari OpenCV menerapkan metode Viola Jones kedalam sistem deteksinya, sehingga memudahkan dalam pembuatan sistem. Penelitian ini bertujuan untuk mengimplementasikan Viola Jones ke dalam sistem deteksi wajah sederhana dengan memanfaatkan library yang ada pada OpenCV dan memanfaatkan bahasa pemrograman Python sebagai pondasi sistem. Setelah sistem selesai dibuat, dilakukan pengujian sistem terhadap karakteristik wajah yang dapat dideteksi. Metode penelitian ini dimulai dari studi literatur, pengumpulan data, perancangan sistem, kemudian menganalisis data. Dari hasil pengujian, batasan jarak wajah yang dapat dideteksi antara ± 134 dan ± 21 cm dari kamera, batasan kecerahan antara ± 50 nilai mean maksimal gelap dan ± 200 nilai mean maksimal terang. Ketika dilakukan pengujian wajah manusia dalam keadaan frontal, sistem mampu mendeteksi dengan akurasi 100% dan waktu deteksi kurang dari 0.5 detik. Sedangkan ketika wajah dalam keadaan non-frontal, kemiringan maksimal wajah yang dapat dideteksi sebesar ± 74°. Sistem dapat mendeteksi adanya beberapa (lebih dari satu) wajah dalam suatu citra. Sistem juga dapat mendeteksi objek yang menyerupai wajah ketika objek tersebut memilki kontur yang sama dengan kontur wajah manusia (kontur wajah pada template), misalnya, wajah boneka dan topeng Hulk.","author":[{"dropping-particle":"","family":"Prasetya","given":"Dedy Ary","non-dropping-particle":"","parse-names":false,"suffix":""},{"dropping-particle":"","family":"Nurviyanto","given":"Imam","non-dropping-particle":"","parse-names":false,"suffix":""}],"container-title":"Simposium Nasional RAPI XI FT UMS","id":"ITEM-1","issued":{"date-parts":[["2012"]]},"page":"18-23","title":"Deteksi wajah metode viola jones pada opencv menggunakan pemrograman python","type":"article-journal"},"uris":["http://www.mendeley.com/documents/?uuid=b9199bbb-46d6-4ee6-b875-a1cc67df8092"]}],"mendeley":{"formattedCitation":"[11]","plainTextFormattedCitation":"[11]","previouslyFormattedCitation":"[11]"},"properties":{"noteIndex":0},"schema":"https://github.com/citation-style-language/schema/raw/master/csl-citation.json"}</w:instrText>
      </w:r>
      <w:r>
        <w:fldChar w:fldCharType="separate"/>
      </w:r>
      <w:r w:rsidRPr="003E38E4">
        <w:rPr>
          <w:noProof/>
        </w:rPr>
        <w:t>[11]</w:t>
      </w:r>
      <w:r>
        <w:fldChar w:fldCharType="end"/>
      </w:r>
    </w:p>
    <w:p w14:paraId="323559A6" w14:textId="632BEEF8" w:rsidR="00257E12" w:rsidRDefault="00257E12" w:rsidP="00257E12">
      <w:pPr>
        <w:pStyle w:val="Text"/>
        <w:ind w:firstLine="0"/>
      </w:pPr>
      <w:r>
        <w:t xml:space="preserve">Deep Learning is a subfield of machine learning. </w:t>
      </w:r>
      <w:proofErr w:type="gramStart"/>
      <w:r>
        <w:t xml:space="preserve">It </w:t>
      </w:r>
      <w:r>
        <w:t xml:space="preserve"> </w:t>
      </w:r>
      <w:r>
        <w:t>was</w:t>
      </w:r>
      <w:proofErr w:type="gramEnd"/>
      <w:r>
        <w:t xml:space="preserve"> inspired by the structure and function of the </w:t>
      </w:r>
      <w:r>
        <w:t xml:space="preserve"> </w:t>
      </w:r>
      <w:r>
        <w:t xml:space="preserve">brain called artificial neural networks and concerned with similar algorithms. </w:t>
      </w:r>
      <w:r>
        <w:t xml:space="preserve"> </w:t>
      </w:r>
      <w:r>
        <w:t xml:space="preserve">These algorithms inspired by the human </w:t>
      </w:r>
      <w:proofErr w:type="gramStart"/>
      <w:r>
        <w:t xml:space="preserve">brain, </w:t>
      </w:r>
      <w:r>
        <w:t xml:space="preserve"> </w:t>
      </w:r>
      <w:r>
        <w:t>learn</w:t>
      </w:r>
      <w:proofErr w:type="gramEnd"/>
      <w:r>
        <w:t xml:space="preserve"> from large amounts of data just like we, humans, learn from experience. The Deep Learning algorithms repeat the process each time, tweaking it a little to improve the </w:t>
      </w:r>
      <w:r>
        <w:t xml:space="preserve"> </w:t>
      </w:r>
      <w:r>
        <w:t>outcome.</w:t>
      </w:r>
      <w:r w:rsidR="00CA28E9">
        <w:fldChar w:fldCharType="begin" w:fldLock="1"/>
      </w:r>
      <w:r w:rsidR="00CA28E9">
        <w:instrText>ADDIN CSL_CITATION {"citationItems":[{"id":"ITEM-1","itemData":{"DOI":"10.46501/ijmtst070121","abstract":"Lately, social distancing has become a trending term, more because of the COVID-19 pandemic that has affected the entire world causing more than 1 million deaths. The world we lived in a few months prior is completely different from what it is now.The lack of any antidotes and the absence of immunity, capable of fighting off the virus has made humans more undefended. Hence, Social Distancing is the only best option for us to protect ourselves from diseases, not limited to COVID-19, that may be transmitted through human contact. Social distancing is a technique that may be used to reduce the rate of new cases during a pandemic outbreak. This publication is focusing on surveillance of public places and detecting whether the people are maintaining social distancing or not. It explains the development of technology through the use of AI-based procedures to detect whether the social distancing norm is followed or not, in any public video stream. The software embedded can distinguish between a person maintaining social distance (marked green) and a person who is not (marked red) and will also keep a count of incidents where social distancing was not followed.","author":[{"dropping-particle":"","family":"Binit Choudhary and Dr. Preety Verma Dhaka","given":"Akanksha Shukla, IshaniGarkoti, Amisha Mittal","non-dropping-particle":"","parse-names":false,"suffix":""}],"container-title":"International Journal for Modern Trends in Science and Technology","id":"ITEM-1","issue":"01","issued":{"date-parts":[["2021"]]},"page":"93-95","title":"Social Distancing Detection Using Open CV and Yolo Object Detector","type":"article-journal","volume":"7"},"uris":["http://www.mendeley.com/documents/?uuid=1e19d6d8-5817-4684-a9d5-8473b94a15eb"]}],"mendeley":{"formattedCitation":"[12]","plainTextFormattedCitation":"[12]"},"properties":{"noteIndex":0},"schema":"https://github.com/citation-style-language/schema/raw/master/csl-citation.json"}</w:instrText>
      </w:r>
      <w:r w:rsidR="00CA28E9">
        <w:fldChar w:fldCharType="separate"/>
      </w:r>
      <w:r w:rsidR="00CA28E9" w:rsidRPr="00CA28E9">
        <w:rPr>
          <w:noProof/>
        </w:rPr>
        <w:t>[12]</w:t>
      </w:r>
      <w:r w:rsidR="00CA28E9">
        <w:fldChar w:fldCharType="end"/>
      </w:r>
    </w:p>
    <w:p w14:paraId="0794C9D0" w14:textId="77777777" w:rsidR="001B15D9" w:rsidRDefault="00537AAA">
      <w:pPr>
        <w:pStyle w:val="Heading1"/>
      </w:pPr>
      <w:r>
        <w:t>Research Method</w:t>
      </w:r>
    </w:p>
    <w:p w14:paraId="258789C4" w14:textId="55743325" w:rsidR="002D6764" w:rsidRDefault="002D6764" w:rsidP="002D6764">
      <w:pPr>
        <w:pStyle w:val="Text"/>
        <w:ind w:firstLine="284"/>
      </w:pPr>
      <w:r>
        <w:t>In this methodology in conduct complete and concise research. Learn will start from the explanation of the dataset, data processing, and the coding used</w:t>
      </w:r>
      <w:r w:rsidR="00E37446">
        <w:t>.</w:t>
      </w:r>
    </w:p>
    <w:p w14:paraId="65DAFC47" w14:textId="77777777" w:rsidR="00E37446" w:rsidRDefault="00E37446" w:rsidP="002D6764">
      <w:pPr>
        <w:pStyle w:val="Text"/>
        <w:ind w:firstLine="284"/>
      </w:pPr>
    </w:p>
    <w:p w14:paraId="4953064F" w14:textId="77777777" w:rsidR="00E37446" w:rsidRDefault="00E37446" w:rsidP="00E37446">
      <w:pPr>
        <w:pStyle w:val="Text"/>
        <w:ind w:firstLine="0"/>
      </w:pPr>
      <w:r>
        <w:t>A. Datasets</w:t>
      </w:r>
    </w:p>
    <w:p w14:paraId="65938492" w14:textId="68238B85" w:rsidR="00E37446" w:rsidRDefault="00E37446" w:rsidP="00E37446">
      <w:pPr>
        <w:pStyle w:val="Text"/>
      </w:pPr>
      <w:r>
        <w:t xml:space="preserve">The dataset used is the </w:t>
      </w:r>
      <w:proofErr w:type="spellStart"/>
      <w:r>
        <w:t>kaggle</w:t>
      </w:r>
      <w:proofErr w:type="spellEnd"/>
      <w:r>
        <w:t xml:space="preserve"> dataset in the form of pictures of hand poses for languages cue. This dataset contains 78500 images, sizes 1.04 </w:t>
      </w:r>
      <w:proofErr w:type="spellStart"/>
      <w:r>
        <w:t>gb</w:t>
      </w:r>
      <w:proofErr w:type="spellEnd"/>
      <w:r>
        <w:t xml:space="preserve"> each - each image is 200 pixels wide x </w:t>
      </w:r>
      <w:r>
        <w:lastRenderedPageBreak/>
        <w:t xml:space="preserve">200 pixels. In this dataset there are 26 classes </w:t>
      </w:r>
      <w:proofErr w:type="spellStart"/>
      <w:r>
        <w:t>namelyall</w:t>
      </w:r>
      <w:proofErr w:type="spellEnd"/>
      <w:r>
        <w:t xml:space="preserve"> letters of the alphabet from 'A' to 'Z'. On In this dataset there are 3 additional classes entitled 'none', 'del', and 'space' but because it's not needed then these 3 classes were not used in this study.</w:t>
      </w:r>
    </w:p>
    <w:p w14:paraId="56B12C47" w14:textId="77777777" w:rsidR="00F47FC4" w:rsidRDefault="00F47FC4" w:rsidP="00F47FC4">
      <w:pPr>
        <w:pStyle w:val="Text"/>
        <w:ind w:firstLine="0"/>
      </w:pPr>
    </w:p>
    <w:p w14:paraId="3C2CB474" w14:textId="0DB793E3" w:rsidR="00F47FC4" w:rsidRDefault="00F47FC4" w:rsidP="00F47FC4">
      <w:pPr>
        <w:pStyle w:val="Text"/>
        <w:ind w:firstLine="0"/>
      </w:pPr>
      <w:r>
        <w:t>B. Initial processing</w:t>
      </w:r>
    </w:p>
    <w:p w14:paraId="36AC57A4" w14:textId="5A8FFFEB" w:rsidR="00F47FC4" w:rsidRDefault="00F47FC4" w:rsidP="00F47FC4">
      <w:pPr>
        <w:pStyle w:val="Text"/>
      </w:pPr>
      <w:r>
        <w:t xml:space="preserve">Image preprocessing is done using some libraries from python including </w:t>
      </w:r>
      <w:proofErr w:type="spellStart"/>
      <w:r>
        <w:t>numpay</w:t>
      </w:r>
      <w:proofErr w:type="spellEnd"/>
      <w:r>
        <w:t xml:space="preserve">, cv2, </w:t>
      </w:r>
      <w:proofErr w:type="spellStart"/>
      <w:proofErr w:type="gramStart"/>
      <w:r>
        <w:t>matplotlib.pyplot</w:t>
      </w:r>
      <w:proofErr w:type="spellEnd"/>
      <w:proofErr w:type="gramEnd"/>
      <w:r>
        <w:t>.</w:t>
      </w:r>
    </w:p>
    <w:p w14:paraId="1DFE778A" w14:textId="1BB9636A" w:rsidR="00F47FC4" w:rsidRDefault="00F47FC4" w:rsidP="00F47FC4">
      <w:pPr>
        <w:pStyle w:val="Text"/>
      </w:pPr>
      <w:r>
        <w:t>T</w:t>
      </w:r>
      <w:r w:rsidRPr="00F47FC4">
        <w:t>he data that is input the first time, the data is in the form of images</w:t>
      </w:r>
      <w:r>
        <w:t xml:space="preserve">. </w:t>
      </w:r>
      <w:r>
        <w:rPr>
          <w:noProof/>
        </w:rPr>
        <w:drawing>
          <wp:inline distT="0" distB="0" distL="0" distR="0" wp14:anchorId="77464286" wp14:editId="47A09227">
            <wp:extent cx="320040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3200400" cy="2331720"/>
                    </a:xfrm>
                    <a:prstGeom prst="rect">
                      <a:avLst/>
                    </a:prstGeom>
                  </pic:spPr>
                </pic:pic>
              </a:graphicData>
            </a:graphic>
          </wp:inline>
        </w:drawing>
      </w:r>
    </w:p>
    <w:p w14:paraId="799C1DFF" w14:textId="77777777" w:rsidR="002D6764" w:rsidRDefault="002D6764" w:rsidP="002D6764">
      <w:pPr>
        <w:pStyle w:val="Text"/>
        <w:ind w:firstLine="284"/>
      </w:pPr>
    </w:p>
    <w:p w14:paraId="75E17732" w14:textId="5296E055" w:rsidR="002D6764" w:rsidRDefault="00517B47" w:rsidP="00517B47">
      <w:pPr>
        <w:pStyle w:val="Text"/>
        <w:ind w:left="1332" w:firstLine="284"/>
      </w:pPr>
      <w:r w:rsidRPr="00517B47">
        <w:t>Figure 1. Processed Image Data</w:t>
      </w:r>
    </w:p>
    <w:p w14:paraId="0128F5E6" w14:textId="77777777" w:rsidR="00517B47" w:rsidRDefault="00517B47" w:rsidP="00517B47">
      <w:pPr>
        <w:pStyle w:val="Text"/>
        <w:ind w:left="1332" w:firstLine="284"/>
      </w:pPr>
    </w:p>
    <w:p w14:paraId="41AAE0CF" w14:textId="77777777" w:rsidR="00517B47" w:rsidRDefault="00517B47" w:rsidP="00517B47">
      <w:pPr>
        <w:pStyle w:val="Text"/>
      </w:pPr>
      <w:r>
        <w:t xml:space="preserve">after the image enters the second process </w:t>
      </w:r>
      <w:proofErr w:type="spellStart"/>
      <w:r>
        <w:t>ie</w:t>
      </w:r>
      <w:proofErr w:type="spellEnd"/>
    </w:p>
    <w:p w14:paraId="7749393E" w14:textId="09580C4D" w:rsidR="00517B47" w:rsidRDefault="00517B47" w:rsidP="00517B47">
      <w:pPr>
        <w:pStyle w:val="Text"/>
      </w:pPr>
      <w:r>
        <w:t xml:space="preserve">including the </w:t>
      </w:r>
      <w:proofErr w:type="gramStart"/>
      <w:r>
        <w:t>785 dataset</w:t>
      </w:r>
      <w:proofErr w:type="gramEnd"/>
      <w:r>
        <w:t xml:space="preserve"> taken from </w:t>
      </w:r>
      <w:proofErr w:type="spellStart"/>
      <w:r>
        <w:t>kaggel</w:t>
      </w:r>
      <w:proofErr w:type="spellEnd"/>
      <w:r>
        <w:t xml:space="preserve"> as well.</w:t>
      </w:r>
    </w:p>
    <w:p w14:paraId="32C30EA1" w14:textId="6BC57E52" w:rsidR="003455CC" w:rsidRDefault="003455CC" w:rsidP="003455CC">
      <w:pPr>
        <w:pStyle w:val="Text"/>
      </w:pPr>
      <w:r>
        <w:t>count the number of rows</w:t>
      </w:r>
    </w:p>
    <w:p w14:paraId="0014FC8D" w14:textId="77777777" w:rsidR="003455CC" w:rsidRDefault="003455CC" w:rsidP="003455CC">
      <w:pPr>
        <w:pStyle w:val="Text"/>
      </w:pPr>
      <w:r>
        <w:t>print(</w:t>
      </w:r>
      <w:proofErr w:type="spellStart"/>
      <w:proofErr w:type="gramStart"/>
      <w:r>
        <w:t>train.shape</w:t>
      </w:r>
      <w:proofErr w:type="spellEnd"/>
      <w:proofErr w:type="gramEnd"/>
      <w:r>
        <w:t>)</w:t>
      </w:r>
    </w:p>
    <w:p w14:paraId="40295A54" w14:textId="77777777" w:rsidR="003455CC" w:rsidRDefault="003455CC" w:rsidP="003455CC">
      <w:pPr>
        <w:pStyle w:val="Text"/>
      </w:pPr>
      <w:proofErr w:type="gramStart"/>
      <w:r>
        <w:t>print(</w:t>
      </w:r>
      <w:proofErr w:type="gramEnd"/>
      <w:r>
        <w:t>test. shape)</w:t>
      </w:r>
    </w:p>
    <w:p w14:paraId="0D7B2FB2" w14:textId="77777777" w:rsidR="003455CC" w:rsidRDefault="003455CC" w:rsidP="003455CC">
      <w:pPr>
        <w:pStyle w:val="Text"/>
      </w:pPr>
      <w:r>
        <w:t>(27455, 785)</w:t>
      </w:r>
    </w:p>
    <w:p w14:paraId="11DC9CAC" w14:textId="79842D17" w:rsidR="003455CC" w:rsidRDefault="003455CC" w:rsidP="003455CC">
      <w:pPr>
        <w:pStyle w:val="Text"/>
      </w:pPr>
      <w:r>
        <w:t>(7172, 785)</w:t>
      </w:r>
    </w:p>
    <w:p w14:paraId="5EC2D3A6" w14:textId="77777777" w:rsidR="003455CC" w:rsidRDefault="003455CC" w:rsidP="003455CC">
      <w:pPr>
        <w:pStyle w:val="Text"/>
      </w:pPr>
    </w:p>
    <w:p w14:paraId="11D7DFAD" w14:textId="77777777" w:rsidR="003455CC" w:rsidRDefault="003455CC" w:rsidP="003455CC">
      <w:pPr>
        <w:pStyle w:val="Text"/>
      </w:pPr>
      <w:r>
        <w:t>put train data &amp; test data into array</w:t>
      </w:r>
    </w:p>
    <w:p w14:paraId="21ACAEF1" w14:textId="77777777" w:rsidR="003455CC" w:rsidRDefault="003455CC" w:rsidP="003455CC">
      <w:pPr>
        <w:pStyle w:val="Text"/>
      </w:pPr>
      <w:proofErr w:type="spellStart"/>
      <w:r>
        <w:t>train_set</w:t>
      </w:r>
      <w:proofErr w:type="spellEnd"/>
      <w:r>
        <w:t xml:space="preserve"> = </w:t>
      </w:r>
      <w:proofErr w:type="spellStart"/>
      <w:proofErr w:type="gramStart"/>
      <w:r>
        <w:t>np.array</w:t>
      </w:r>
      <w:proofErr w:type="spellEnd"/>
      <w:proofErr w:type="gramEnd"/>
      <w:r>
        <w:t xml:space="preserve">(train, </w:t>
      </w:r>
      <w:proofErr w:type="spellStart"/>
      <w:r>
        <w:t>dtype</w:t>
      </w:r>
      <w:proofErr w:type="spellEnd"/>
      <w:r>
        <w:t xml:space="preserve"> = 'float32')</w:t>
      </w:r>
    </w:p>
    <w:p w14:paraId="74A81479" w14:textId="78C004C7" w:rsidR="00517B47" w:rsidRDefault="003455CC" w:rsidP="003455CC">
      <w:pPr>
        <w:pStyle w:val="Text"/>
      </w:pPr>
      <w:proofErr w:type="spellStart"/>
      <w:r>
        <w:t>test_set</w:t>
      </w:r>
      <w:proofErr w:type="spellEnd"/>
      <w:r>
        <w:t xml:space="preserve"> = </w:t>
      </w:r>
      <w:proofErr w:type="spellStart"/>
      <w:proofErr w:type="gramStart"/>
      <w:r>
        <w:t>np.array</w:t>
      </w:r>
      <w:proofErr w:type="spellEnd"/>
      <w:proofErr w:type="gramEnd"/>
      <w:r>
        <w:t xml:space="preserve">(test, </w:t>
      </w:r>
      <w:proofErr w:type="spellStart"/>
      <w:r>
        <w:t>dtype</w:t>
      </w:r>
      <w:proofErr w:type="spellEnd"/>
      <w:r>
        <w:t>= 'float32')</w:t>
      </w:r>
    </w:p>
    <w:p w14:paraId="2E388F82" w14:textId="7AC73B20" w:rsidR="00517B47" w:rsidRDefault="00517B47" w:rsidP="00517B47">
      <w:pPr>
        <w:pStyle w:val="Text"/>
      </w:pPr>
      <w:r>
        <w:rPr>
          <w:noProof/>
        </w:rPr>
        <w:drawing>
          <wp:inline distT="0" distB="0" distL="0" distR="0" wp14:anchorId="48344445" wp14:editId="07B9E52F">
            <wp:extent cx="3200400" cy="14909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stretch>
                      <a:fillRect/>
                    </a:stretch>
                  </pic:blipFill>
                  <pic:spPr>
                    <a:xfrm>
                      <a:off x="0" y="0"/>
                      <a:ext cx="3200400" cy="1490980"/>
                    </a:xfrm>
                    <a:prstGeom prst="rect">
                      <a:avLst/>
                    </a:prstGeom>
                  </pic:spPr>
                </pic:pic>
              </a:graphicData>
            </a:graphic>
          </wp:inline>
        </w:drawing>
      </w:r>
    </w:p>
    <w:p w14:paraId="52BCA759" w14:textId="312A5A34" w:rsidR="00517B47" w:rsidRDefault="00517B47" w:rsidP="00517B47">
      <w:pPr>
        <w:pStyle w:val="Text"/>
        <w:ind w:left="1534" w:firstLine="284"/>
      </w:pPr>
      <w:r w:rsidRPr="00517B47">
        <w:t>Figure 2. Datasets</w:t>
      </w:r>
    </w:p>
    <w:p w14:paraId="0690CA50" w14:textId="77777777" w:rsidR="00EF0507" w:rsidRDefault="00EF0507" w:rsidP="00EF0507">
      <w:pPr>
        <w:pStyle w:val="Text"/>
        <w:ind w:firstLine="284"/>
      </w:pPr>
      <w:r>
        <w:t>create class</w:t>
      </w:r>
    </w:p>
    <w:p w14:paraId="05E7A18A" w14:textId="092C60F8" w:rsidR="006D6693" w:rsidRDefault="00EF0507" w:rsidP="00EF0507">
      <w:pPr>
        <w:pStyle w:val="Text"/>
        <w:ind w:firstLine="284"/>
      </w:pPr>
      <w:proofErr w:type="spellStart"/>
      <w:r>
        <w:t>class_names</w:t>
      </w:r>
      <w:proofErr w:type="spellEnd"/>
      <w:r>
        <w:t xml:space="preserve"> </w:t>
      </w:r>
      <w:proofErr w:type="gramStart"/>
      <w:r>
        <w:t>=[</w:t>
      </w:r>
      <w:proofErr w:type="gramEnd"/>
      <w:r>
        <w:t>'A', 'B', 'C', 'D', 'E', 'F', 'G', 'H', 'I', 'J', 'K', 'L' , 'M', 'N', 'O', 'P', 'Q', 'R', 'S', 'T', 'U', 'V', 'W', 'X',' Y']</w:t>
      </w:r>
    </w:p>
    <w:p w14:paraId="2DC3DF96" w14:textId="7BAE05B9" w:rsidR="006D6693" w:rsidRDefault="006D6693" w:rsidP="006D6693">
      <w:pPr>
        <w:pStyle w:val="Text"/>
        <w:ind w:firstLine="284"/>
      </w:pPr>
      <w:r>
        <w:t xml:space="preserve">After that, the process of entering training data &amp; test data into the array and create a class name and display RANDOM data, to match all image dimensions. then you will get the </w:t>
      </w:r>
      <w:proofErr w:type="spellStart"/>
      <w:r>
        <w:t>sata</w:t>
      </w:r>
      <w:proofErr w:type="spellEnd"/>
      <w:r>
        <w:t xml:space="preserve"> train size and immediately select the data train randomly starting from 0 and will display the selected image.</w:t>
      </w:r>
    </w:p>
    <w:p w14:paraId="5E1E7FEB" w14:textId="4AD6B57E" w:rsidR="00EF0507" w:rsidRDefault="00EF0507" w:rsidP="006D6693">
      <w:pPr>
        <w:pStyle w:val="Text"/>
        <w:ind w:firstLine="284"/>
      </w:pPr>
      <w:r>
        <w:rPr>
          <w:noProof/>
        </w:rPr>
        <w:drawing>
          <wp:inline distT="0" distB="0" distL="0" distR="0" wp14:anchorId="29FD8528" wp14:editId="3ADE09DC">
            <wp:extent cx="2400635" cy="25816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2400635" cy="2581635"/>
                    </a:xfrm>
                    <a:prstGeom prst="rect">
                      <a:avLst/>
                    </a:prstGeom>
                  </pic:spPr>
                </pic:pic>
              </a:graphicData>
            </a:graphic>
          </wp:inline>
        </w:drawing>
      </w:r>
    </w:p>
    <w:p w14:paraId="6B5C482A" w14:textId="3915BBE2" w:rsidR="006D6693" w:rsidRDefault="00EF0507" w:rsidP="006D6693">
      <w:pPr>
        <w:pStyle w:val="Text"/>
        <w:ind w:firstLine="284"/>
      </w:pPr>
      <w:r>
        <w:t xml:space="preserve">      </w:t>
      </w:r>
      <w:r w:rsidRPr="00EF0507">
        <w:t>Figure 4. displays images randomly</w:t>
      </w:r>
    </w:p>
    <w:p w14:paraId="6FFC88EC" w14:textId="7F02FCB9" w:rsidR="006D6693" w:rsidRDefault="006D6693" w:rsidP="006D6693">
      <w:pPr>
        <w:pStyle w:val="Text"/>
        <w:ind w:firstLine="284"/>
      </w:pPr>
      <w:r>
        <w:rPr>
          <w:noProof/>
        </w:rPr>
        <w:drawing>
          <wp:inline distT="0" distB="0" distL="0" distR="0" wp14:anchorId="30A6365A" wp14:editId="16D379D4">
            <wp:extent cx="3200400" cy="1946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3200400" cy="1946275"/>
                    </a:xfrm>
                    <a:prstGeom prst="rect">
                      <a:avLst/>
                    </a:prstGeom>
                  </pic:spPr>
                </pic:pic>
              </a:graphicData>
            </a:graphic>
          </wp:inline>
        </w:drawing>
      </w:r>
    </w:p>
    <w:p w14:paraId="341C66AC" w14:textId="4AB1D166" w:rsidR="006D6693" w:rsidRDefault="00A41E0D" w:rsidP="006D6693">
      <w:pPr>
        <w:pStyle w:val="Text"/>
        <w:ind w:left="1332" w:firstLine="284"/>
      </w:pPr>
      <w:r w:rsidRPr="00A41E0D">
        <w:t xml:space="preserve">Figure </w:t>
      </w:r>
      <w:r w:rsidR="00EF0507">
        <w:t>4</w:t>
      </w:r>
      <w:r w:rsidRPr="00A41E0D">
        <w:t>. displays the selected image</w:t>
      </w:r>
    </w:p>
    <w:p w14:paraId="2C58BA13" w14:textId="77777777" w:rsidR="00400AA8" w:rsidRDefault="00400AA8" w:rsidP="00400AA8">
      <w:pPr>
        <w:pStyle w:val="Text"/>
        <w:ind w:firstLine="284"/>
      </w:pPr>
      <w:r>
        <w:t>The next process is preparing training and test data</w:t>
      </w:r>
    </w:p>
    <w:p w14:paraId="62E726C5" w14:textId="77777777" w:rsidR="00400AA8" w:rsidRDefault="00400AA8" w:rsidP="00400AA8">
      <w:pPr>
        <w:pStyle w:val="Text"/>
        <w:ind w:firstLine="284"/>
      </w:pPr>
      <w:proofErr w:type="spellStart"/>
      <w:r>
        <w:t>X_train</w:t>
      </w:r>
      <w:proofErr w:type="spellEnd"/>
      <w:r>
        <w:t xml:space="preserve"> = </w:t>
      </w:r>
      <w:proofErr w:type="spellStart"/>
      <w:r>
        <w:t>train_set</w:t>
      </w:r>
      <w:proofErr w:type="spellEnd"/>
      <w:proofErr w:type="gramStart"/>
      <w:r>
        <w:t>[:,</w:t>
      </w:r>
      <w:proofErr w:type="gramEnd"/>
      <w:r>
        <w:t xml:space="preserve"> 1:] / 255</w:t>
      </w:r>
    </w:p>
    <w:p w14:paraId="58C7326D" w14:textId="77777777" w:rsidR="00400AA8" w:rsidRDefault="00400AA8" w:rsidP="00400AA8">
      <w:pPr>
        <w:pStyle w:val="Text"/>
        <w:ind w:firstLine="284"/>
      </w:pPr>
      <w:proofErr w:type="spellStart"/>
      <w:r>
        <w:t>y_train</w:t>
      </w:r>
      <w:proofErr w:type="spellEnd"/>
      <w:r>
        <w:t xml:space="preserve"> = </w:t>
      </w:r>
      <w:proofErr w:type="spellStart"/>
      <w:r>
        <w:t>train_set</w:t>
      </w:r>
      <w:proofErr w:type="spellEnd"/>
      <w:proofErr w:type="gramStart"/>
      <w:r>
        <w:t>[:,</w:t>
      </w:r>
      <w:proofErr w:type="gramEnd"/>
      <w:r>
        <w:t xml:space="preserve"> 0]</w:t>
      </w:r>
    </w:p>
    <w:p w14:paraId="6CE657C9" w14:textId="77777777" w:rsidR="00400AA8" w:rsidRDefault="00400AA8" w:rsidP="00400AA8">
      <w:pPr>
        <w:pStyle w:val="Text"/>
        <w:ind w:firstLine="284"/>
      </w:pPr>
    </w:p>
    <w:p w14:paraId="5BC2B234" w14:textId="77777777" w:rsidR="00400AA8" w:rsidRDefault="00400AA8" w:rsidP="00400AA8">
      <w:pPr>
        <w:pStyle w:val="Text"/>
        <w:ind w:firstLine="284"/>
      </w:pPr>
      <w:proofErr w:type="spellStart"/>
      <w:r>
        <w:t>X_test</w:t>
      </w:r>
      <w:proofErr w:type="spellEnd"/>
      <w:r>
        <w:t xml:space="preserve"> = </w:t>
      </w:r>
      <w:proofErr w:type="spellStart"/>
      <w:r>
        <w:t>test_set</w:t>
      </w:r>
      <w:proofErr w:type="spellEnd"/>
      <w:proofErr w:type="gramStart"/>
      <w:r>
        <w:t>[:,</w:t>
      </w:r>
      <w:proofErr w:type="gramEnd"/>
      <w:r>
        <w:t xml:space="preserve"> 1:] /255</w:t>
      </w:r>
    </w:p>
    <w:p w14:paraId="573B5C37" w14:textId="22BB0628" w:rsidR="00400AA8" w:rsidRDefault="00400AA8" w:rsidP="00400AA8">
      <w:pPr>
        <w:pStyle w:val="Text"/>
        <w:ind w:firstLine="284"/>
      </w:pPr>
      <w:proofErr w:type="spellStart"/>
      <w:r>
        <w:t>y_test</w:t>
      </w:r>
      <w:proofErr w:type="spellEnd"/>
      <w:r>
        <w:t xml:space="preserve"> = </w:t>
      </w:r>
      <w:proofErr w:type="spellStart"/>
      <w:r>
        <w:t>test_set</w:t>
      </w:r>
      <w:proofErr w:type="spellEnd"/>
      <w:proofErr w:type="gramStart"/>
      <w:r>
        <w:t>[:,</w:t>
      </w:r>
      <w:proofErr w:type="gramEnd"/>
      <w:r>
        <w:t>0]</w:t>
      </w:r>
    </w:p>
    <w:p w14:paraId="7BE7E6AC" w14:textId="47E6ED8E" w:rsidR="00EF0507" w:rsidRDefault="00EF0507" w:rsidP="00400AA8">
      <w:pPr>
        <w:pStyle w:val="Text"/>
        <w:ind w:firstLine="284"/>
      </w:pPr>
    </w:p>
    <w:p w14:paraId="40137374" w14:textId="77777777" w:rsidR="00EF0507" w:rsidRDefault="00EF0507" w:rsidP="00EF0507">
      <w:pPr>
        <w:pStyle w:val="Text"/>
        <w:ind w:firstLine="284"/>
      </w:pPr>
      <w:r>
        <w:t>visualize dance</w:t>
      </w:r>
    </w:p>
    <w:p w14:paraId="4540EEE6" w14:textId="77777777" w:rsidR="00EF0507" w:rsidRDefault="00EF0507" w:rsidP="00EF0507">
      <w:pPr>
        <w:pStyle w:val="Text"/>
        <w:ind w:firstLine="284"/>
      </w:pPr>
      <w:proofErr w:type="spellStart"/>
      <w:r>
        <w:t>plt</w:t>
      </w:r>
      <w:proofErr w:type="spellEnd"/>
      <w:r>
        <w:t xml:space="preserve">. </w:t>
      </w:r>
      <w:proofErr w:type="gramStart"/>
      <w:r>
        <w:t>number(</w:t>
      </w:r>
      <w:proofErr w:type="spellStart"/>
      <w:proofErr w:type="gramEnd"/>
      <w:r>
        <w:t>figsize</w:t>
      </w:r>
      <w:proofErr w:type="spellEnd"/>
      <w:r>
        <w:t>=(10, 10))</w:t>
      </w:r>
    </w:p>
    <w:p w14:paraId="6719CB83" w14:textId="77777777" w:rsidR="00EF0507" w:rsidRDefault="00EF0507" w:rsidP="00EF0507">
      <w:pPr>
        <w:pStyle w:val="Text"/>
        <w:ind w:firstLine="284"/>
      </w:pPr>
      <w:r>
        <w:t xml:space="preserve">for me in </w:t>
      </w:r>
      <w:proofErr w:type="gramStart"/>
      <w:r>
        <w:t>range(</w:t>
      </w:r>
      <w:proofErr w:type="gramEnd"/>
      <w:r>
        <w:t>25):</w:t>
      </w:r>
    </w:p>
    <w:p w14:paraId="63A15840" w14:textId="77777777" w:rsidR="00EF0507" w:rsidRDefault="00EF0507" w:rsidP="00EF0507">
      <w:pPr>
        <w:pStyle w:val="Text"/>
        <w:ind w:firstLine="284"/>
      </w:pPr>
      <w:r>
        <w:t xml:space="preserve">    </w:t>
      </w:r>
      <w:proofErr w:type="spellStart"/>
      <w:r>
        <w:t>plt</w:t>
      </w:r>
      <w:proofErr w:type="spellEnd"/>
      <w:r>
        <w:t xml:space="preserve">. </w:t>
      </w:r>
      <w:proofErr w:type="gramStart"/>
      <w:r>
        <w:t>subplot(</w:t>
      </w:r>
      <w:proofErr w:type="gramEnd"/>
      <w:r>
        <w:t xml:space="preserve">5, 5, </w:t>
      </w:r>
      <w:proofErr w:type="spellStart"/>
      <w:r>
        <w:t>i</w:t>
      </w:r>
      <w:proofErr w:type="spellEnd"/>
      <w:r>
        <w:t xml:space="preserve"> + 1)</w:t>
      </w:r>
    </w:p>
    <w:p w14:paraId="3FC36C29" w14:textId="77777777" w:rsidR="00EF0507" w:rsidRDefault="00EF0507" w:rsidP="00EF0507">
      <w:pPr>
        <w:pStyle w:val="Text"/>
        <w:ind w:firstLine="284"/>
      </w:pPr>
      <w:r>
        <w:t xml:space="preserve">    </w:t>
      </w:r>
      <w:proofErr w:type="spellStart"/>
      <w:r>
        <w:t>plt</w:t>
      </w:r>
      <w:proofErr w:type="spellEnd"/>
      <w:r>
        <w:t xml:space="preserve">. </w:t>
      </w:r>
      <w:proofErr w:type="spellStart"/>
      <w:proofErr w:type="gramStart"/>
      <w:r>
        <w:t>xticks</w:t>
      </w:r>
      <w:proofErr w:type="spellEnd"/>
      <w:r>
        <w:t>(</w:t>
      </w:r>
      <w:proofErr w:type="gramEnd"/>
      <w:r>
        <w:t>[])</w:t>
      </w:r>
    </w:p>
    <w:p w14:paraId="471943BA" w14:textId="77777777" w:rsidR="00EF0507" w:rsidRDefault="00EF0507" w:rsidP="00EF0507">
      <w:pPr>
        <w:pStyle w:val="Text"/>
        <w:ind w:firstLine="284"/>
      </w:pPr>
      <w:r>
        <w:t xml:space="preserve">    </w:t>
      </w:r>
      <w:proofErr w:type="spellStart"/>
      <w:r>
        <w:t>plt</w:t>
      </w:r>
      <w:proofErr w:type="spellEnd"/>
      <w:r>
        <w:t xml:space="preserve">. </w:t>
      </w:r>
      <w:proofErr w:type="spellStart"/>
      <w:proofErr w:type="gramStart"/>
      <w:r>
        <w:t>yticks</w:t>
      </w:r>
      <w:proofErr w:type="spellEnd"/>
      <w:r>
        <w:t>(</w:t>
      </w:r>
      <w:proofErr w:type="gramEnd"/>
      <w:r>
        <w:t>[])</w:t>
      </w:r>
    </w:p>
    <w:p w14:paraId="2F480073" w14:textId="77777777" w:rsidR="00EF0507" w:rsidRDefault="00EF0507" w:rsidP="00EF0507">
      <w:pPr>
        <w:pStyle w:val="Text"/>
        <w:ind w:firstLine="284"/>
      </w:pPr>
      <w:r>
        <w:t xml:space="preserve">    </w:t>
      </w:r>
      <w:proofErr w:type="spellStart"/>
      <w:proofErr w:type="gramStart"/>
      <w:r>
        <w:t>plt.grid</w:t>
      </w:r>
      <w:proofErr w:type="spellEnd"/>
      <w:proofErr w:type="gramEnd"/>
      <w:r>
        <w:t>(False)</w:t>
      </w:r>
    </w:p>
    <w:p w14:paraId="7846195C" w14:textId="77777777" w:rsidR="00EF0507" w:rsidRDefault="00EF0507" w:rsidP="00EF0507">
      <w:pPr>
        <w:pStyle w:val="Text"/>
        <w:ind w:firstLine="284"/>
      </w:pPr>
      <w:r>
        <w:t xml:space="preserve">    </w:t>
      </w:r>
      <w:proofErr w:type="spellStart"/>
      <w:proofErr w:type="gramStart"/>
      <w:r>
        <w:t>plt.imshow</w:t>
      </w:r>
      <w:proofErr w:type="spellEnd"/>
      <w:proofErr w:type="gramEnd"/>
      <w:r>
        <w:t>(</w:t>
      </w:r>
      <w:proofErr w:type="spellStart"/>
      <w:r>
        <w:t>X_train</w:t>
      </w:r>
      <w:proofErr w:type="spellEnd"/>
      <w:r>
        <w:t>[</w:t>
      </w:r>
      <w:proofErr w:type="spellStart"/>
      <w:r>
        <w:t>i</w:t>
      </w:r>
      <w:proofErr w:type="spellEnd"/>
      <w:r>
        <w:t xml:space="preserve">].reshape((28,28)), </w:t>
      </w:r>
      <w:proofErr w:type="spellStart"/>
      <w:r>
        <w:t>cmap</w:t>
      </w:r>
      <w:proofErr w:type="spellEnd"/>
      <w:r>
        <w:t>=</w:t>
      </w:r>
      <w:proofErr w:type="spellStart"/>
      <w:r>
        <w:t>plt.cm.binary</w:t>
      </w:r>
      <w:proofErr w:type="spellEnd"/>
      <w:r>
        <w:t>)</w:t>
      </w:r>
    </w:p>
    <w:p w14:paraId="3447D99B" w14:textId="77777777" w:rsidR="00EF0507" w:rsidRDefault="00EF0507" w:rsidP="00EF0507">
      <w:pPr>
        <w:pStyle w:val="Text"/>
        <w:ind w:firstLine="284"/>
      </w:pPr>
      <w:r>
        <w:lastRenderedPageBreak/>
        <w:t xml:space="preserve">    </w:t>
      </w:r>
      <w:proofErr w:type="spellStart"/>
      <w:r>
        <w:t>label_index</w:t>
      </w:r>
      <w:proofErr w:type="spellEnd"/>
      <w:r>
        <w:t xml:space="preserve"> = int (</w:t>
      </w:r>
      <w:proofErr w:type="spellStart"/>
      <w:r>
        <w:t>y_train</w:t>
      </w:r>
      <w:proofErr w:type="spellEnd"/>
      <w:r>
        <w:t>[</w:t>
      </w:r>
      <w:proofErr w:type="spellStart"/>
      <w:r>
        <w:t>i</w:t>
      </w:r>
      <w:proofErr w:type="spellEnd"/>
      <w:r>
        <w:t>])</w:t>
      </w:r>
    </w:p>
    <w:p w14:paraId="4373DA76" w14:textId="77777777" w:rsidR="00EF0507" w:rsidRDefault="00EF0507" w:rsidP="00EF0507">
      <w:pPr>
        <w:pStyle w:val="Text"/>
        <w:ind w:firstLine="284"/>
      </w:pPr>
      <w:r>
        <w:t xml:space="preserve">    </w:t>
      </w:r>
      <w:proofErr w:type="spellStart"/>
      <w:r>
        <w:t>plt</w:t>
      </w:r>
      <w:proofErr w:type="spellEnd"/>
      <w:r>
        <w:t>. title(</w:t>
      </w:r>
      <w:proofErr w:type="spellStart"/>
      <w:r>
        <w:t>class_name</w:t>
      </w:r>
      <w:proofErr w:type="spellEnd"/>
      <w:r>
        <w:t>[</w:t>
      </w:r>
      <w:proofErr w:type="spellStart"/>
      <w:r>
        <w:t>label_index</w:t>
      </w:r>
      <w:proofErr w:type="spellEnd"/>
      <w:r>
        <w:t>])</w:t>
      </w:r>
    </w:p>
    <w:p w14:paraId="01344811" w14:textId="76ED3D35" w:rsidR="00EF0507" w:rsidRDefault="00EF0507" w:rsidP="00EF0507">
      <w:pPr>
        <w:pStyle w:val="Text"/>
        <w:ind w:firstLine="284"/>
      </w:pPr>
      <w:proofErr w:type="spellStart"/>
      <w:r>
        <w:t>plt</w:t>
      </w:r>
      <w:proofErr w:type="spellEnd"/>
      <w:r>
        <w:t xml:space="preserve">. </w:t>
      </w:r>
      <w:proofErr w:type="gramStart"/>
      <w:r>
        <w:t>show(</w:t>
      </w:r>
      <w:proofErr w:type="gramEnd"/>
      <w:r>
        <w:t>)</w:t>
      </w:r>
    </w:p>
    <w:p w14:paraId="06521A9C" w14:textId="4CAE6763" w:rsidR="00040636" w:rsidRDefault="00040636" w:rsidP="00EF0507">
      <w:pPr>
        <w:pStyle w:val="Text"/>
        <w:ind w:firstLine="284"/>
      </w:pPr>
      <w:r>
        <w:rPr>
          <w:noProof/>
        </w:rPr>
        <w:drawing>
          <wp:inline distT="0" distB="0" distL="0" distR="0" wp14:anchorId="59C1322E" wp14:editId="3D8A8E01">
            <wp:extent cx="3200400" cy="13106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3200400" cy="1310640"/>
                    </a:xfrm>
                    <a:prstGeom prst="rect">
                      <a:avLst/>
                    </a:prstGeom>
                  </pic:spPr>
                </pic:pic>
              </a:graphicData>
            </a:graphic>
          </wp:inline>
        </w:drawing>
      </w:r>
    </w:p>
    <w:p w14:paraId="1B4D9654" w14:textId="6A8A1181" w:rsidR="00400AA8" w:rsidRDefault="00AF1618" w:rsidP="00040636">
      <w:pPr>
        <w:pStyle w:val="Text"/>
        <w:ind w:left="928" w:firstLine="284"/>
      </w:pPr>
      <w:r>
        <w:rPr>
          <w:noProof/>
        </w:rPr>
        <w:drawing>
          <wp:anchor distT="0" distB="0" distL="114300" distR="114300" simplePos="0" relativeHeight="251660288" behindDoc="0" locked="0" layoutInCell="1" allowOverlap="1" wp14:anchorId="673922DD" wp14:editId="48AC59BB">
            <wp:simplePos x="0" y="0"/>
            <wp:positionH relativeFrom="column">
              <wp:posOffset>168715</wp:posOffset>
            </wp:positionH>
            <wp:positionV relativeFrom="paragraph">
              <wp:posOffset>240442</wp:posOffset>
            </wp:positionV>
            <wp:extent cx="3200400" cy="1991995"/>
            <wp:effectExtent l="0" t="0" r="0" b="825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a:stretch>
                      <a:fillRect/>
                    </a:stretch>
                  </pic:blipFill>
                  <pic:spPr>
                    <a:xfrm>
                      <a:off x="0" y="0"/>
                      <a:ext cx="3200400" cy="1991995"/>
                    </a:xfrm>
                    <a:prstGeom prst="rect">
                      <a:avLst/>
                    </a:prstGeom>
                  </pic:spPr>
                </pic:pic>
              </a:graphicData>
            </a:graphic>
          </wp:anchor>
        </w:drawing>
      </w:r>
      <w:r w:rsidR="00040636" w:rsidRPr="00040636">
        <w:t>Figure 5. Visualization of train images</w:t>
      </w:r>
      <w:r w:rsidR="00400AA8">
        <w:t xml:space="preserve"> </w:t>
      </w:r>
    </w:p>
    <w:p w14:paraId="127CA9DE" w14:textId="7E9BC646" w:rsidR="00AF1618" w:rsidRDefault="00AF1618" w:rsidP="00040636">
      <w:pPr>
        <w:pStyle w:val="Text"/>
        <w:ind w:left="928" w:firstLine="284"/>
      </w:pPr>
    </w:p>
    <w:p w14:paraId="751FD96B" w14:textId="46D140DB" w:rsidR="00AF1618" w:rsidRDefault="00AF1618" w:rsidP="00040636">
      <w:pPr>
        <w:pStyle w:val="Text"/>
        <w:ind w:left="928" w:firstLine="284"/>
      </w:pPr>
      <w:r w:rsidRPr="00040636">
        <w:t>Figure 5. Visualization of train images</w:t>
      </w:r>
    </w:p>
    <w:p w14:paraId="20F93830" w14:textId="13ED5C3C" w:rsidR="00040636" w:rsidRDefault="00040636" w:rsidP="00040636">
      <w:pPr>
        <w:pStyle w:val="Text"/>
        <w:ind w:left="928" w:firstLine="284"/>
      </w:pPr>
    </w:p>
    <w:p w14:paraId="5B1193CA" w14:textId="77777777" w:rsidR="00040636" w:rsidRDefault="00040636" w:rsidP="00040636">
      <w:pPr>
        <w:pStyle w:val="Text"/>
      </w:pPr>
      <w:r>
        <w:t>resizing the train and testing data</w:t>
      </w:r>
    </w:p>
    <w:p w14:paraId="4C5F90C9" w14:textId="77777777" w:rsidR="00040636" w:rsidRDefault="00040636" w:rsidP="00040636">
      <w:pPr>
        <w:pStyle w:val="Text"/>
        <w:ind w:firstLine="0"/>
      </w:pPr>
      <w:proofErr w:type="spellStart"/>
      <w:r>
        <w:t>X_train</w:t>
      </w:r>
      <w:proofErr w:type="spellEnd"/>
      <w:r>
        <w:t xml:space="preserve"> = </w:t>
      </w:r>
      <w:proofErr w:type="spellStart"/>
      <w:r>
        <w:t>X_</w:t>
      </w:r>
      <w:proofErr w:type="gramStart"/>
      <w:r>
        <w:t>train.reshape</w:t>
      </w:r>
      <w:proofErr w:type="spellEnd"/>
      <w:proofErr w:type="gramEnd"/>
      <w:r>
        <w:t>(</w:t>
      </w:r>
      <w:proofErr w:type="spellStart"/>
      <w:r>
        <w:t>X_train.shape</w:t>
      </w:r>
      <w:proofErr w:type="spellEnd"/>
      <w:r>
        <w:t>[0], *(28,28,1))</w:t>
      </w:r>
    </w:p>
    <w:p w14:paraId="513C5736" w14:textId="4D5C1047" w:rsidR="00040636" w:rsidRDefault="00040636" w:rsidP="00040636">
      <w:pPr>
        <w:pStyle w:val="Text"/>
        <w:ind w:firstLine="0"/>
      </w:pPr>
      <w:proofErr w:type="spellStart"/>
      <w:r>
        <w:t>X_test</w:t>
      </w:r>
      <w:proofErr w:type="spellEnd"/>
      <w:r>
        <w:t xml:space="preserve"> = </w:t>
      </w:r>
      <w:proofErr w:type="spellStart"/>
      <w:r>
        <w:t>X_</w:t>
      </w:r>
      <w:proofErr w:type="gramStart"/>
      <w:r>
        <w:t>test.reform</w:t>
      </w:r>
      <w:proofErr w:type="spellEnd"/>
      <w:proofErr w:type="gramEnd"/>
      <w:r>
        <w:t>(</w:t>
      </w:r>
      <w:proofErr w:type="spellStart"/>
      <w:r>
        <w:t>X_test.form</w:t>
      </w:r>
      <w:proofErr w:type="spellEnd"/>
      <w:r>
        <w:t>[0], *(28, 28, 1))</w:t>
      </w:r>
      <w:r>
        <w:t xml:space="preserve"> </w:t>
      </w:r>
      <w:proofErr w:type="spellStart"/>
      <w:r>
        <w:t>X_validation</w:t>
      </w:r>
      <w:proofErr w:type="spellEnd"/>
      <w:r>
        <w:t xml:space="preserve"> = </w:t>
      </w:r>
      <w:proofErr w:type="spellStart"/>
      <w:r>
        <w:t>X_validation.reform</w:t>
      </w:r>
      <w:proofErr w:type="spellEnd"/>
      <w:r>
        <w:t>(</w:t>
      </w:r>
      <w:proofErr w:type="spellStart"/>
      <w:r>
        <w:t>X_validation.form</w:t>
      </w:r>
      <w:proofErr w:type="spellEnd"/>
      <w:r>
        <w:t xml:space="preserve">[0], </w:t>
      </w:r>
      <w:r>
        <w:t xml:space="preserve">   </w:t>
      </w:r>
      <w:r>
        <w:t>*(28, 28, 1))</w:t>
      </w:r>
    </w:p>
    <w:p w14:paraId="08E8A27A" w14:textId="77777777" w:rsidR="00040636" w:rsidRDefault="00040636" w:rsidP="00040636">
      <w:pPr>
        <w:pStyle w:val="Text"/>
      </w:pPr>
      <w:r>
        <w:t>(21964, 28, 28, 1)</w:t>
      </w:r>
    </w:p>
    <w:p w14:paraId="5FADEA7A" w14:textId="77777777" w:rsidR="00040636" w:rsidRDefault="00040636" w:rsidP="00040636">
      <w:pPr>
        <w:pStyle w:val="Text"/>
      </w:pPr>
      <w:r>
        <w:t>(21964,)</w:t>
      </w:r>
    </w:p>
    <w:p w14:paraId="4B887143" w14:textId="6552C04D" w:rsidR="00040636" w:rsidRDefault="00040636" w:rsidP="00040636">
      <w:pPr>
        <w:pStyle w:val="Text"/>
        <w:ind w:firstLine="0"/>
      </w:pPr>
      <w:r>
        <w:t xml:space="preserve">    </w:t>
      </w:r>
      <w:r>
        <w:t>(5491, 28, 28, 1)</w:t>
      </w:r>
    </w:p>
    <w:p w14:paraId="4C6DED95" w14:textId="77777777" w:rsidR="00040636" w:rsidRDefault="00040636" w:rsidP="00040636">
      <w:pPr>
        <w:pStyle w:val="Text"/>
        <w:ind w:left="928" w:firstLine="284"/>
      </w:pPr>
      <w:r>
        <w:t>print(</w:t>
      </w:r>
      <w:proofErr w:type="spellStart"/>
      <w:r>
        <w:t>X_</w:t>
      </w:r>
      <w:proofErr w:type="gramStart"/>
      <w:r>
        <w:t>train.shape</w:t>
      </w:r>
      <w:proofErr w:type="spellEnd"/>
      <w:proofErr w:type="gramEnd"/>
      <w:r>
        <w:t>)</w:t>
      </w:r>
    </w:p>
    <w:p w14:paraId="30404997" w14:textId="77777777" w:rsidR="00040636" w:rsidRDefault="00040636" w:rsidP="00040636">
      <w:pPr>
        <w:pStyle w:val="Text"/>
        <w:ind w:left="928" w:firstLine="284"/>
      </w:pPr>
      <w:r>
        <w:t>print(</w:t>
      </w:r>
      <w:proofErr w:type="spellStart"/>
      <w:r>
        <w:t>y_</w:t>
      </w:r>
      <w:proofErr w:type="gramStart"/>
      <w:r>
        <w:t>train.shape</w:t>
      </w:r>
      <w:proofErr w:type="spellEnd"/>
      <w:proofErr w:type="gramEnd"/>
      <w:r>
        <w:t>)</w:t>
      </w:r>
    </w:p>
    <w:p w14:paraId="13F838A0" w14:textId="2D54053E" w:rsidR="00040636" w:rsidRDefault="00040636" w:rsidP="00040636">
      <w:pPr>
        <w:pStyle w:val="Text"/>
        <w:ind w:left="928" w:firstLine="284"/>
      </w:pPr>
      <w:r>
        <w:t>print(</w:t>
      </w:r>
      <w:proofErr w:type="spellStart"/>
      <w:r>
        <w:t>X_</w:t>
      </w:r>
      <w:proofErr w:type="gramStart"/>
      <w:r>
        <w:t>validation.form</w:t>
      </w:r>
      <w:proofErr w:type="spellEnd"/>
      <w:proofErr w:type="gramEnd"/>
      <w:r>
        <w:t>)</w:t>
      </w:r>
    </w:p>
    <w:p w14:paraId="20D9E94B" w14:textId="24926000" w:rsidR="006D6693" w:rsidRDefault="00400AA8" w:rsidP="00400AA8">
      <w:pPr>
        <w:pStyle w:val="Text"/>
        <w:ind w:firstLine="284"/>
      </w:pPr>
      <w:r>
        <w:t>after setting up new train data visualize trains and split the data and measure its tensor flow. then define the convolution neural network (</w:t>
      </w:r>
      <w:proofErr w:type="spellStart"/>
      <w:r>
        <w:t>cnn</w:t>
      </w:r>
      <w:proofErr w:type="spellEnd"/>
      <w:r>
        <w:t>).</w:t>
      </w:r>
    </w:p>
    <w:p w14:paraId="1E79AD2E" w14:textId="3CF574A2" w:rsidR="00400AA8" w:rsidRDefault="00400AA8" w:rsidP="00400AA8">
      <w:pPr>
        <w:pStyle w:val="Text"/>
        <w:ind w:firstLine="284"/>
      </w:pPr>
    </w:p>
    <w:p w14:paraId="0BFE830B" w14:textId="77777777" w:rsidR="00400AA8" w:rsidRDefault="00400AA8" w:rsidP="00400AA8">
      <w:pPr>
        <w:pStyle w:val="Text"/>
        <w:ind w:firstLine="284"/>
      </w:pPr>
      <w:proofErr w:type="spellStart"/>
      <w:r>
        <w:t>cnn_model</w:t>
      </w:r>
      <w:proofErr w:type="spellEnd"/>
      <w:r>
        <w:t xml:space="preserve"> = </w:t>
      </w:r>
      <w:proofErr w:type="gramStart"/>
      <w:r>
        <w:t>Order(</w:t>
      </w:r>
      <w:proofErr w:type="gramEnd"/>
      <w:r>
        <w:t>)</w:t>
      </w:r>
    </w:p>
    <w:p w14:paraId="3DF5F8CA" w14:textId="77777777" w:rsidR="00400AA8" w:rsidRDefault="00400AA8" w:rsidP="00400AA8">
      <w:pPr>
        <w:pStyle w:val="Text"/>
        <w:ind w:firstLine="284"/>
      </w:pPr>
    </w:p>
    <w:p w14:paraId="78298134" w14:textId="77777777" w:rsidR="00040636" w:rsidRDefault="00040636" w:rsidP="00040636">
      <w:pPr>
        <w:pStyle w:val="Text"/>
        <w:ind w:firstLine="284"/>
      </w:pPr>
      <w:r>
        <w:t>#</w:t>
      </w:r>
      <w:proofErr w:type="gramStart"/>
      <w:r>
        <w:t>first</w:t>
      </w:r>
      <w:proofErr w:type="gramEnd"/>
      <w:r>
        <w:t xml:space="preserve"> layer</w:t>
      </w:r>
    </w:p>
    <w:p w14:paraId="6B4EA757" w14:textId="77777777" w:rsidR="00040636" w:rsidRDefault="00040636" w:rsidP="00040636">
      <w:pPr>
        <w:pStyle w:val="Text"/>
        <w:ind w:firstLine="284"/>
      </w:pPr>
      <w:proofErr w:type="spellStart"/>
      <w:proofErr w:type="gramStart"/>
      <w:r>
        <w:t>cnn_model.add</w:t>
      </w:r>
      <w:proofErr w:type="spellEnd"/>
      <w:r>
        <w:t>(</w:t>
      </w:r>
      <w:proofErr w:type="gramEnd"/>
      <w:r>
        <w:t xml:space="preserve">Conv2D(32, (3, 3), </w:t>
      </w:r>
      <w:proofErr w:type="spellStart"/>
      <w:r>
        <w:t>input_shape</w:t>
      </w:r>
      <w:proofErr w:type="spellEnd"/>
      <w:r>
        <w:t xml:space="preserve"> = (28,28,1), activation='</w:t>
      </w:r>
      <w:proofErr w:type="spellStart"/>
      <w:r>
        <w:t>relu</w:t>
      </w:r>
      <w:proofErr w:type="spellEnd"/>
      <w:r>
        <w:t>'))</w:t>
      </w:r>
    </w:p>
    <w:p w14:paraId="4376B3C2"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MaxPooling2D(</w:t>
      </w:r>
      <w:proofErr w:type="spellStart"/>
      <w:r>
        <w:t>pool_size</w:t>
      </w:r>
      <w:proofErr w:type="spellEnd"/>
      <w:r>
        <w:t xml:space="preserve"> = (2, 2)))</w:t>
      </w:r>
    </w:p>
    <w:p w14:paraId="3BDAFCC2"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Drop(0,25))</w:t>
      </w:r>
    </w:p>
    <w:p w14:paraId="5B1F6BCD" w14:textId="77777777" w:rsidR="00040636" w:rsidRDefault="00040636" w:rsidP="00040636">
      <w:pPr>
        <w:pStyle w:val="Text"/>
        <w:ind w:firstLine="284"/>
      </w:pPr>
    </w:p>
    <w:p w14:paraId="5F7782B2" w14:textId="77777777" w:rsidR="00040636" w:rsidRDefault="00040636" w:rsidP="00040636">
      <w:pPr>
        <w:pStyle w:val="Text"/>
        <w:ind w:firstLine="284"/>
      </w:pPr>
      <w:r>
        <w:t>#</w:t>
      </w:r>
      <w:proofErr w:type="gramStart"/>
      <w:r>
        <w:t>second</w:t>
      </w:r>
      <w:proofErr w:type="gramEnd"/>
      <w:r>
        <w:t xml:space="preserve"> layer</w:t>
      </w:r>
    </w:p>
    <w:p w14:paraId="06DDBDBC" w14:textId="77777777" w:rsidR="00040636" w:rsidRDefault="00040636" w:rsidP="00040636">
      <w:pPr>
        <w:pStyle w:val="Text"/>
        <w:ind w:firstLine="284"/>
      </w:pPr>
      <w:proofErr w:type="spellStart"/>
      <w:proofErr w:type="gramStart"/>
      <w:r>
        <w:t>cnn_model.add</w:t>
      </w:r>
      <w:proofErr w:type="spellEnd"/>
      <w:r>
        <w:t>(</w:t>
      </w:r>
      <w:proofErr w:type="gramEnd"/>
      <w:r>
        <w:t xml:space="preserve">Conv2D(128, (3, 3), </w:t>
      </w:r>
      <w:proofErr w:type="spellStart"/>
      <w:r>
        <w:t>input_shape</w:t>
      </w:r>
      <w:proofErr w:type="spellEnd"/>
      <w:r>
        <w:t xml:space="preserve"> = (28,28, 1), activate='</w:t>
      </w:r>
      <w:proofErr w:type="spellStart"/>
      <w:r>
        <w:t>relu</w:t>
      </w:r>
      <w:proofErr w:type="spellEnd"/>
      <w:r>
        <w:t>'))</w:t>
      </w:r>
    </w:p>
    <w:p w14:paraId="03C48B53"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MaxPooling2D(</w:t>
      </w:r>
      <w:proofErr w:type="spellStart"/>
      <w:r>
        <w:t>pool_size</w:t>
      </w:r>
      <w:proofErr w:type="spellEnd"/>
      <w:r>
        <w:t xml:space="preserve"> = (2, 2)))</w:t>
      </w:r>
    </w:p>
    <w:p w14:paraId="2621A135"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Drop(0,25))</w:t>
      </w:r>
    </w:p>
    <w:p w14:paraId="73322E9D" w14:textId="77777777" w:rsidR="00040636" w:rsidRDefault="00040636" w:rsidP="00040636">
      <w:pPr>
        <w:pStyle w:val="Text"/>
        <w:ind w:firstLine="284"/>
      </w:pPr>
    </w:p>
    <w:p w14:paraId="67333E5C" w14:textId="77777777" w:rsidR="00040636" w:rsidRDefault="00040636" w:rsidP="00040636">
      <w:pPr>
        <w:pStyle w:val="Text"/>
        <w:ind w:firstLine="284"/>
      </w:pPr>
      <w:r>
        <w:t xml:space="preserve"># </w:t>
      </w:r>
      <w:proofErr w:type="gramStart"/>
      <w:r>
        <w:t>third</w:t>
      </w:r>
      <w:proofErr w:type="gramEnd"/>
      <w:r>
        <w:t xml:space="preserve"> screen</w:t>
      </w:r>
    </w:p>
    <w:p w14:paraId="33EC3D0B" w14:textId="77777777" w:rsidR="00040636" w:rsidRDefault="00040636" w:rsidP="00040636">
      <w:pPr>
        <w:pStyle w:val="Text"/>
        <w:ind w:firstLine="284"/>
      </w:pPr>
      <w:proofErr w:type="spellStart"/>
      <w:proofErr w:type="gramStart"/>
      <w:r>
        <w:t>cnn_model.add</w:t>
      </w:r>
      <w:proofErr w:type="spellEnd"/>
      <w:r>
        <w:t>(</w:t>
      </w:r>
      <w:proofErr w:type="gramEnd"/>
      <w:r>
        <w:t xml:space="preserve">Conv2D(128,(3, 3), </w:t>
      </w:r>
      <w:proofErr w:type="spellStart"/>
      <w:r>
        <w:t>input_shape</w:t>
      </w:r>
      <w:proofErr w:type="spellEnd"/>
      <w:r>
        <w:t xml:space="preserve"> = (28,28,1), activation='</w:t>
      </w:r>
      <w:proofErr w:type="spellStart"/>
      <w:r>
        <w:t>relu</w:t>
      </w:r>
      <w:proofErr w:type="spellEnd"/>
      <w:r>
        <w:t>'))</w:t>
      </w:r>
    </w:p>
    <w:p w14:paraId="08EE9EE0"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MaxPooling2D(</w:t>
      </w:r>
      <w:proofErr w:type="spellStart"/>
      <w:r>
        <w:t>pool_size</w:t>
      </w:r>
      <w:proofErr w:type="spellEnd"/>
      <w:r>
        <w:t xml:space="preserve"> = (2, 2)))</w:t>
      </w:r>
    </w:p>
    <w:p w14:paraId="45519C9D"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Drop(0,25))</w:t>
      </w:r>
    </w:p>
    <w:p w14:paraId="66F21770" w14:textId="77777777" w:rsidR="00040636" w:rsidRDefault="00040636" w:rsidP="00040636">
      <w:pPr>
        <w:pStyle w:val="Text"/>
        <w:ind w:firstLine="284"/>
      </w:pPr>
    </w:p>
    <w:p w14:paraId="707A0CCF"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Align())</w:t>
      </w:r>
    </w:p>
    <w:p w14:paraId="154A5B56" w14:textId="77777777" w:rsidR="00040636" w:rsidRDefault="00040636" w:rsidP="00040636">
      <w:pPr>
        <w:pStyle w:val="Text"/>
        <w:ind w:firstLine="284"/>
      </w:pPr>
    </w:p>
    <w:p w14:paraId="609EA8B7" w14:textId="77777777" w:rsidR="00040636" w:rsidRDefault="00040636" w:rsidP="00040636">
      <w:pPr>
        <w:pStyle w:val="Text"/>
        <w:ind w:firstLine="284"/>
      </w:pPr>
      <w:proofErr w:type="spellStart"/>
      <w:proofErr w:type="gramStart"/>
      <w:r>
        <w:t>cnn_model.add</w:t>
      </w:r>
      <w:proofErr w:type="spellEnd"/>
      <w:r>
        <w:t>(</w:t>
      </w:r>
      <w:proofErr w:type="gramEnd"/>
      <w:r>
        <w:t>Solid(units = 512, activation= '</w:t>
      </w:r>
      <w:proofErr w:type="spellStart"/>
      <w:r>
        <w:t>relu</w:t>
      </w:r>
      <w:proofErr w:type="spellEnd"/>
      <w:r>
        <w:t>'))</w:t>
      </w:r>
    </w:p>
    <w:p w14:paraId="41BB5058" w14:textId="77777777" w:rsidR="00040636" w:rsidRDefault="00040636" w:rsidP="00040636">
      <w:pPr>
        <w:pStyle w:val="Text"/>
        <w:ind w:firstLine="284"/>
      </w:pPr>
      <w:proofErr w:type="spellStart"/>
      <w:r>
        <w:t>cnn_model</w:t>
      </w:r>
      <w:proofErr w:type="spellEnd"/>
      <w:r>
        <w:t xml:space="preserve">. </w:t>
      </w:r>
      <w:proofErr w:type="gramStart"/>
      <w:r>
        <w:t>add(</w:t>
      </w:r>
      <w:proofErr w:type="gramEnd"/>
      <w:r>
        <w:t>Drop(0,25))</w:t>
      </w:r>
    </w:p>
    <w:p w14:paraId="5653C44F" w14:textId="1E23C81E" w:rsidR="00400AA8" w:rsidRDefault="00040636" w:rsidP="00040636">
      <w:pPr>
        <w:pStyle w:val="Text"/>
        <w:ind w:firstLine="284"/>
      </w:pPr>
      <w:proofErr w:type="spellStart"/>
      <w:proofErr w:type="gramStart"/>
      <w:r>
        <w:t>cnn_model.add</w:t>
      </w:r>
      <w:proofErr w:type="spellEnd"/>
      <w:r>
        <w:t>(</w:t>
      </w:r>
      <w:proofErr w:type="gramEnd"/>
      <w:r>
        <w:t>Dense(units = 25, activation = '</w:t>
      </w:r>
      <w:proofErr w:type="spellStart"/>
      <w:r>
        <w:t>softmax</w:t>
      </w:r>
      <w:proofErr w:type="spellEnd"/>
      <w:r>
        <w:t>'))</w:t>
      </w:r>
    </w:p>
    <w:p w14:paraId="5DC0EADB" w14:textId="4CFECA18" w:rsidR="003B6BE6" w:rsidRDefault="003B6BE6" w:rsidP="00040636">
      <w:pPr>
        <w:pStyle w:val="Text"/>
        <w:ind w:firstLine="284"/>
      </w:pPr>
    </w:p>
    <w:p w14:paraId="659BE231" w14:textId="28416C16" w:rsidR="003B6BE6" w:rsidRDefault="003B6BE6" w:rsidP="00040636">
      <w:pPr>
        <w:pStyle w:val="Text"/>
        <w:ind w:firstLine="284"/>
      </w:pPr>
    </w:p>
    <w:p w14:paraId="74576A1A" w14:textId="77777777" w:rsidR="003B6BE6" w:rsidRDefault="003B6BE6" w:rsidP="003B6BE6">
      <w:pPr>
        <w:pStyle w:val="Text"/>
        <w:ind w:firstLine="284"/>
      </w:pPr>
      <w:r>
        <w:t>CNN model results</w:t>
      </w:r>
    </w:p>
    <w:p w14:paraId="70DC4C40" w14:textId="6668284C" w:rsidR="003B6BE6" w:rsidRDefault="003B6BE6" w:rsidP="003B6BE6">
      <w:pPr>
        <w:pStyle w:val="Text"/>
        <w:ind w:firstLine="284"/>
      </w:pPr>
      <w:proofErr w:type="spellStart"/>
      <w:r>
        <w:t>cnn_model</w:t>
      </w:r>
      <w:proofErr w:type="spellEnd"/>
      <w:r>
        <w:t xml:space="preserve">. </w:t>
      </w:r>
      <w:proofErr w:type="gramStart"/>
      <w:r>
        <w:t>summary(</w:t>
      </w:r>
      <w:proofErr w:type="gramEnd"/>
      <w:r>
        <w:t>)</w:t>
      </w:r>
    </w:p>
    <w:p w14:paraId="2F792B9F"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Model: "sequential"</w:t>
      </w:r>
    </w:p>
    <w:p w14:paraId="568B4C9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3906819E"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Layer (</w:t>
      </w:r>
      <w:proofErr w:type="gramStart"/>
      <w:r w:rsidRPr="003B6BE6">
        <w:rPr>
          <w:rFonts w:ascii="Courier New" w:hAnsi="Courier New" w:cs="Courier New"/>
          <w:color w:val="000000"/>
          <w:sz w:val="21"/>
          <w:szCs w:val="21"/>
          <w:lang w:val="en-ID" w:eastAsia="en-ID"/>
        </w:rPr>
        <w:t xml:space="preserve">type)   </w:t>
      </w:r>
      <w:proofErr w:type="gramEnd"/>
      <w:r w:rsidRPr="003B6BE6">
        <w:rPr>
          <w:rFonts w:ascii="Courier New" w:hAnsi="Courier New" w:cs="Courier New"/>
          <w:color w:val="000000"/>
          <w:sz w:val="21"/>
          <w:szCs w:val="21"/>
          <w:lang w:val="en-ID" w:eastAsia="en-ID"/>
        </w:rPr>
        <w:t xml:space="preserve">              Output Shape              Param #   </w:t>
      </w:r>
    </w:p>
    <w:p w14:paraId="49A763C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w:t>
      </w:r>
    </w:p>
    <w:p w14:paraId="35AC0A9C"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conv2d (Conv2D)           </w:t>
      </w:r>
      <w:proofErr w:type="gramStart"/>
      <w:r w:rsidRPr="003B6BE6">
        <w:rPr>
          <w:rFonts w:ascii="Courier New" w:hAnsi="Courier New" w:cs="Courier New"/>
          <w:color w:val="000000"/>
          <w:sz w:val="21"/>
          <w:szCs w:val="21"/>
          <w:lang w:val="en-ID" w:eastAsia="en-ID"/>
        </w:rPr>
        <w:t xml:space="preserve">   (</w:t>
      </w:r>
      <w:proofErr w:type="gramEnd"/>
      <w:r w:rsidRPr="003B6BE6">
        <w:rPr>
          <w:rFonts w:ascii="Courier New" w:hAnsi="Courier New" w:cs="Courier New"/>
          <w:color w:val="000000"/>
          <w:sz w:val="21"/>
          <w:szCs w:val="21"/>
          <w:lang w:val="en-ID" w:eastAsia="en-ID"/>
        </w:rPr>
        <w:t xml:space="preserve">None, 26, 26, 32)        320       </w:t>
      </w:r>
    </w:p>
    <w:p w14:paraId="241FCE6D"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733EF792"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max_pooling2d (MaxPooling2D) (None, 13, 13, 32)        0         </w:t>
      </w:r>
    </w:p>
    <w:p w14:paraId="51ACA349"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6700FC1D"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dropout (</w:t>
      </w:r>
      <w:proofErr w:type="gramStart"/>
      <w:r w:rsidRPr="003B6BE6">
        <w:rPr>
          <w:rFonts w:ascii="Courier New" w:hAnsi="Courier New" w:cs="Courier New"/>
          <w:color w:val="000000"/>
          <w:sz w:val="21"/>
          <w:szCs w:val="21"/>
          <w:lang w:val="en-ID" w:eastAsia="en-ID"/>
        </w:rPr>
        <w:t xml:space="preserve">Dropout)   </w:t>
      </w:r>
      <w:proofErr w:type="gramEnd"/>
      <w:r w:rsidRPr="003B6BE6">
        <w:rPr>
          <w:rFonts w:ascii="Courier New" w:hAnsi="Courier New" w:cs="Courier New"/>
          <w:color w:val="000000"/>
          <w:sz w:val="21"/>
          <w:szCs w:val="21"/>
          <w:lang w:val="en-ID" w:eastAsia="en-ID"/>
        </w:rPr>
        <w:t xml:space="preserve">         (None, 13, 13, 32)        0         </w:t>
      </w:r>
    </w:p>
    <w:p w14:paraId="2BD4C126"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1C0295C4"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conv2d_1 (Conv2D)         </w:t>
      </w:r>
      <w:proofErr w:type="gramStart"/>
      <w:r w:rsidRPr="003B6BE6">
        <w:rPr>
          <w:rFonts w:ascii="Courier New" w:hAnsi="Courier New" w:cs="Courier New"/>
          <w:color w:val="000000"/>
          <w:sz w:val="21"/>
          <w:szCs w:val="21"/>
          <w:lang w:val="en-ID" w:eastAsia="en-ID"/>
        </w:rPr>
        <w:t xml:space="preserve">   (</w:t>
      </w:r>
      <w:proofErr w:type="gramEnd"/>
      <w:r w:rsidRPr="003B6BE6">
        <w:rPr>
          <w:rFonts w:ascii="Courier New" w:hAnsi="Courier New" w:cs="Courier New"/>
          <w:color w:val="000000"/>
          <w:sz w:val="21"/>
          <w:szCs w:val="21"/>
          <w:lang w:val="en-ID" w:eastAsia="en-ID"/>
        </w:rPr>
        <w:t xml:space="preserve">None, 11, 11, 128)       36992     </w:t>
      </w:r>
    </w:p>
    <w:p w14:paraId="2A383434"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49378AF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max_pooling2d_1 (MaxPooling2 (None, 5, 5, 128)         0         </w:t>
      </w:r>
    </w:p>
    <w:p w14:paraId="72DB7BB9"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69265F6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dropout_1 (</w:t>
      </w:r>
      <w:proofErr w:type="gramStart"/>
      <w:r w:rsidRPr="003B6BE6">
        <w:rPr>
          <w:rFonts w:ascii="Courier New" w:hAnsi="Courier New" w:cs="Courier New"/>
          <w:color w:val="000000"/>
          <w:sz w:val="21"/>
          <w:szCs w:val="21"/>
          <w:lang w:val="en-ID" w:eastAsia="en-ID"/>
        </w:rPr>
        <w:t xml:space="preserve">Dropout)   </w:t>
      </w:r>
      <w:proofErr w:type="gramEnd"/>
      <w:r w:rsidRPr="003B6BE6">
        <w:rPr>
          <w:rFonts w:ascii="Courier New" w:hAnsi="Courier New" w:cs="Courier New"/>
          <w:color w:val="000000"/>
          <w:sz w:val="21"/>
          <w:szCs w:val="21"/>
          <w:lang w:val="en-ID" w:eastAsia="en-ID"/>
        </w:rPr>
        <w:t xml:space="preserve">       (None, 5, 5, 128)         0         </w:t>
      </w:r>
    </w:p>
    <w:p w14:paraId="0027656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026A494F"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conv2d_2 (Conv2D)         </w:t>
      </w:r>
      <w:proofErr w:type="gramStart"/>
      <w:r w:rsidRPr="003B6BE6">
        <w:rPr>
          <w:rFonts w:ascii="Courier New" w:hAnsi="Courier New" w:cs="Courier New"/>
          <w:color w:val="000000"/>
          <w:sz w:val="21"/>
          <w:szCs w:val="21"/>
          <w:lang w:val="en-ID" w:eastAsia="en-ID"/>
        </w:rPr>
        <w:t xml:space="preserve">   (</w:t>
      </w:r>
      <w:proofErr w:type="gramEnd"/>
      <w:r w:rsidRPr="003B6BE6">
        <w:rPr>
          <w:rFonts w:ascii="Courier New" w:hAnsi="Courier New" w:cs="Courier New"/>
          <w:color w:val="000000"/>
          <w:sz w:val="21"/>
          <w:szCs w:val="21"/>
          <w:lang w:val="en-ID" w:eastAsia="en-ID"/>
        </w:rPr>
        <w:t xml:space="preserve">None, 3, 3, 128)         147584    </w:t>
      </w:r>
    </w:p>
    <w:p w14:paraId="428B1F36"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6E3935B7"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max_pooling2d_2 (MaxPooling2 (None, 1, 1, 128)         0         </w:t>
      </w:r>
    </w:p>
    <w:p w14:paraId="23CEA8F7"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4A34CC65"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lastRenderedPageBreak/>
        <w:t>dropout_2 (</w:t>
      </w:r>
      <w:proofErr w:type="gramStart"/>
      <w:r w:rsidRPr="003B6BE6">
        <w:rPr>
          <w:rFonts w:ascii="Courier New" w:hAnsi="Courier New" w:cs="Courier New"/>
          <w:color w:val="000000"/>
          <w:sz w:val="21"/>
          <w:szCs w:val="21"/>
          <w:lang w:val="en-ID" w:eastAsia="en-ID"/>
        </w:rPr>
        <w:t xml:space="preserve">Dropout)   </w:t>
      </w:r>
      <w:proofErr w:type="gramEnd"/>
      <w:r w:rsidRPr="003B6BE6">
        <w:rPr>
          <w:rFonts w:ascii="Courier New" w:hAnsi="Courier New" w:cs="Courier New"/>
          <w:color w:val="000000"/>
          <w:sz w:val="21"/>
          <w:szCs w:val="21"/>
          <w:lang w:val="en-ID" w:eastAsia="en-ID"/>
        </w:rPr>
        <w:t xml:space="preserve">       (None, 1, 1, 128)         0         </w:t>
      </w:r>
    </w:p>
    <w:p w14:paraId="66920F2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0C5C9B3F"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flatten (</w:t>
      </w:r>
      <w:proofErr w:type="gramStart"/>
      <w:r w:rsidRPr="003B6BE6">
        <w:rPr>
          <w:rFonts w:ascii="Courier New" w:hAnsi="Courier New" w:cs="Courier New"/>
          <w:color w:val="000000"/>
          <w:sz w:val="21"/>
          <w:szCs w:val="21"/>
          <w:lang w:val="en-ID" w:eastAsia="en-ID"/>
        </w:rPr>
        <w:t xml:space="preserve">Flatten)   </w:t>
      </w:r>
      <w:proofErr w:type="gramEnd"/>
      <w:r w:rsidRPr="003B6BE6">
        <w:rPr>
          <w:rFonts w:ascii="Courier New" w:hAnsi="Courier New" w:cs="Courier New"/>
          <w:color w:val="000000"/>
          <w:sz w:val="21"/>
          <w:szCs w:val="21"/>
          <w:lang w:val="en-ID" w:eastAsia="en-ID"/>
        </w:rPr>
        <w:t xml:space="preserve">         (None, 128)               0         </w:t>
      </w:r>
    </w:p>
    <w:p w14:paraId="57BC8352"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7606CCE8"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dense (</w:t>
      </w:r>
      <w:proofErr w:type="gramStart"/>
      <w:r w:rsidRPr="003B6BE6">
        <w:rPr>
          <w:rFonts w:ascii="Courier New" w:hAnsi="Courier New" w:cs="Courier New"/>
          <w:color w:val="000000"/>
          <w:sz w:val="21"/>
          <w:szCs w:val="21"/>
          <w:lang w:val="en-ID" w:eastAsia="en-ID"/>
        </w:rPr>
        <w:t xml:space="preserve">Dense)   </w:t>
      </w:r>
      <w:proofErr w:type="gramEnd"/>
      <w:r w:rsidRPr="003B6BE6">
        <w:rPr>
          <w:rFonts w:ascii="Courier New" w:hAnsi="Courier New" w:cs="Courier New"/>
          <w:color w:val="000000"/>
          <w:sz w:val="21"/>
          <w:szCs w:val="21"/>
          <w:lang w:val="en-ID" w:eastAsia="en-ID"/>
        </w:rPr>
        <w:t xml:space="preserve">             (None, 512)               66048     </w:t>
      </w:r>
    </w:p>
    <w:p w14:paraId="7DEFE49A"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7721DFC1"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dropout_3 (</w:t>
      </w:r>
      <w:proofErr w:type="gramStart"/>
      <w:r w:rsidRPr="003B6BE6">
        <w:rPr>
          <w:rFonts w:ascii="Courier New" w:hAnsi="Courier New" w:cs="Courier New"/>
          <w:color w:val="000000"/>
          <w:sz w:val="21"/>
          <w:szCs w:val="21"/>
          <w:lang w:val="en-ID" w:eastAsia="en-ID"/>
        </w:rPr>
        <w:t xml:space="preserve">Dropout)   </w:t>
      </w:r>
      <w:proofErr w:type="gramEnd"/>
      <w:r w:rsidRPr="003B6BE6">
        <w:rPr>
          <w:rFonts w:ascii="Courier New" w:hAnsi="Courier New" w:cs="Courier New"/>
          <w:color w:val="000000"/>
          <w:sz w:val="21"/>
          <w:szCs w:val="21"/>
          <w:lang w:val="en-ID" w:eastAsia="en-ID"/>
        </w:rPr>
        <w:t xml:space="preserve">       (None, 512)               0         </w:t>
      </w:r>
    </w:p>
    <w:p w14:paraId="6991DA09"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_________________________________________________________________</w:t>
      </w:r>
    </w:p>
    <w:p w14:paraId="1B666CE7" w14:textId="77777777" w:rsidR="003B6BE6" w:rsidRPr="003B6BE6" w:rsidRDefault="003B6BE6" w:rsidP="003B6BE6">
      <w:pPr>
        <w:pBdr>
          <w:bottom w:val="double" w:sz="6" w:space="1"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dense_1 (</w:t>
      </w:r>
      <w:proofErr w:type="gramStart"/>
      <w:r w:rsidRPr="003B6BE6">
        <w:rPr>
          <w:rFonts w:ascii="Courier New" w:hAnsi="Courier New" w:cs="Courier New"/>
          <w:color w:val="000000"/>
          <w:sz w:val="21"/>
          <w:szCs w:val="21"/>
          <w:lang w:val="en-ID" w:eastAsia="en-ID"/>
        </w:rPr>
        <w:t xml:space="preserve">Dense)   </w:t>
      </w:r>
      <w:proofErr w:type="gramEnd"/>
      <w:r w:rsidRPr="003B6BE6">
        <w:rPr>
          <w:rFonts w:ascii="Courier New" w:hAnsi="Courier New" w:cs="Courier New"/>
          <w:color w:val="000000"/>
          <w:sz w:val="21"/>
          <w:szCs w:val="21"/>
          <w:lang w:val="en-ID" w:eastAsia="en-ID"/>
        </w:rPr>
        <w:t xml:space="preserve">           (None, 25)                12825     </w:t>
      </w:r>
    </w:p>
    <w:p w14:paraId="50CDE342"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Pr>
          <w:rFonts w:ascii="Courier New" w:hAnsi="Courier New" w:cs="Courier New"/>
          <w:color w:val="000000"/>
          <w:sz w:val="21"/>
          <w:szCs w:val="21"/>
          <w:lang w:val="en-ID" w:eastAsia="en-ID"/>
        </w:rPr>
        <w:t xml:space="preserve"> Table 1. </w:t>
      </w:r>
      <w:r w:rsidRPr="003B6BE6">
        <w:rPr>
          <w:rFonts w:ascii="Courier New" w:hAnsi="Courier New" w:cs="Courier New"/>
          <w:color w:val="000000"/>
          <w:sz w:val="21"/>
          <w:szCs w:val="21"/>
          <w:lang w:val="en-ID" w:eastAsia="en-ID"/>
        </w:rPr>
        <w:t>Model: "sequential"</w:t>
      </w:r>
    </w:p>
    <w:p w14:paraId="3CF62B96" w14:textId="05943964"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p>
    <w:p w14:paraId="3A5EA07D"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Total params: 263,769</w:t>
      </w:r>
    </w:p>
    <w:p w14:paraId="5B3FAA3C"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Trainable params: 263,769</w:t>
      </w:r>
    </w:p>
    <w:p w14:paraId="34729CEF" w14:textId="5A9A436D" w:rsid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Non-trainable params: 0</w:t>
      </w:r>
    </w:p>
    <w:p w14:paraId="6B198430" w14:textId="77777777" w:rsid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p>
    <w:p w14:paraId="65E68D4D" w14:textId="0A12F5B5" w:rsid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r w:rsidRPr="003B6BE6">
        <w:rPr>
          <w:rFonts w:ascii="Courier New" w:hAnsi="Courier New" w:cs="Courier New"/>
          <w:color w:val="000000"/>
          <w:sz w:val="21"/>
          <w:szCs w:val="21"/>
          <w:lang w:val="en-ID" w:eastAsia="en-ID"/>
        </w:rPr>
        <w:t xml:space="preserve">CNN model training process with </w:t>
      </w:r>
      <w:r>
        <w:rPr>
          <w:rFonts w:ascii="Courier New" w:hAnsi="Courier New" w:cs="Courier New"/>
          <w:color w:val="000000"/>
          <w:sz w:val="21"/>
          <w:szCs w:val="21"/>
          <w:lang w:val="en-ID" w:eastAsia="en-ID"/>
        </w:rPr>
        <w:t>55</w:t>
      </w:r>
      <w:r w:rsidRPr="003B6BE6">
        <w:rPr>
          <w:rFonts w:ascii="Courier New" w:hAnsi="Courier New" w:cs="Courier New"/>
          <w:color w:val="000000"/>
          <w:sz w:val="21"/>
          <w:szCs w:val="21"/>
          <w:lang w:val="en-ID" w:eastAsia="en-ID"/>
        </w:rPr>
        <w:t xml:space="preserve"> epochs to ensure excellent accuracy</w:t>
      </w:r>
    </w:p>
    <w:p w14:paraId="5890F549" w14:textId="77777777" w:rsidR="003B6BE6" w:rsidRDefault="003B6BE6" w:rsidP="003B6BE6">
      <w:pPr>
        <w:pStyle w:val="HTMLPreformatted"/>
        <w:shd w:val="clear" w:color="auto" w:fill="FFFFFF"/>
        <w:wordWrap w:val="0"/>
        <w:textAlignment w:val="baseline"/>
        <w:rPr>
          <w:color w:val="000000"/>
          <w:sz w:val="21"/>
          <w:szCs w:val="21"/>
        </w:rPr>
      </w:pPr>
      <w:r>
        <w:rPr>
          <w:color w:val="000000"/>
          <w:sz w:val="21"/>
          <w:szCs w:val="21"/>
        </w:rPr>
        <w:t>Train on 21964 samples, validate on 5491 samples</w:t>
      </w:r>
    </w:p>
    <w:p w14:paraId="4C1EDA58" w14:textId="77777777" w:rsidR="003B6BE6" w:rsidRDefault="003B6BE6" w:rsidP="003B6BE6">
      <w:pPr>
        <w:pStyle w:val="HTMLPreformatted"/>
        <w:shd w:val="clear" w:color="auto" w:fill="FFFFFF"/>
        <w:wordWrap w:val="0"/>
        <w:textAlignment w:val="baseline"/>
        <w:rPr>
          <w:color w:val="000000"/>
          <w:sz w:val="21"/>
          <w:szCs w:val="21"/>
        </w:rPr>
      </w:pPr>
      <w:r>
        <w:rPr>
          <w:color w:val="000000"/>
          <w:sz w:val="21"/>
          <w:szCs w:val="21"/>
        </w:rPr>
        <w:t>Epoch 1/55</w:t>
      </w:r>
    </w:p>
    <w:p w14:paraId="4D85B2B3"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3828 - </w:t>
      </w:r>
      <w:proofErr w:type="spellStart"/>
      <w:r>
        <w:rPr>
          <w:color w:val="000000"/>
          <w:sz w:val="21"/>
          <w:szCs w:val="21"/>
        </w:rPr>
        <w:t>acc</w:t>
      </w:r>
      <w:proofErr w:type="spellEnd"/>
      <w:r>
        <w:rPr>
          <w:color w:val="000000"/>
          <w:sz w:val="21"/>
          <w:szCs w:val="21"/>
        </w:rPr>
        <w:t xml:space="preserve">: 0.8684 - </w:t>
      </w:r>
      <w:proofErr w:type="spellStart"/>
      <w:r>
        <w:rPr>
          <w:color w:val="000000"/>
          <w:sz w:val="21"/>
          <w:szCs w:val="21"/>
        </w:rPr>
        <w:t>val_loss</w:t>
      </w:r>
      <w:proofErr w:type="spellEnd"/>
      <w:r>
        <w:rPr>
          <w:color w:val="000000"/>
          <w:sz w:val="21"/>
          <w:szCs w:val="21"/>
        </w:rPr>
        <w:t xml:space="preserve">: 0.1218 - </w:t>
      </w:r>
      <w:proofErr w:type="spellStart"/>
      <w:r>
        <w:rPr>
          <w:color w:val="000000"/>
          <w:sz w:val="21"/>
          <w:szCs w:val="21"/>
        </w:rPr>
        <w:t>val_acc</w:t>
      </w:r>
      <w:proofErr w:type="spellEnd"/>
      <w:r>
        <w:rPr>
          <w:color w:val="000000"/>
          <w:sz w:val="21"/>
          <w:szCs w:val="21"/>
        </w:rPr>
        <w:t>: 0.9723</w:t>
      </w:r>
    </w:p>
    <w:p w14:paraId="1D255435"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55</w:t>
      </w:r>
    </w:p>
    <w:p w14:paraId="3C1C48E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2903 - </w:t>
      </w:r>
      <w:proofErr w:type="spellStart"/>
      <w:r>
        <w:rPr>
          <w:color w:val="000000"/>
          <w:sz w:val="21"/>
          <w:szCs w:val="21"/>
        </w:rPr>
        <w:t>acc</w:t>
      </w:r>
      <w:proofErr w:type="spellEnd"/>
      <w:r>
        <w:rPr>
          <w:color w:val="000000"/>
          <w:sz w:val="21"/>
          <w:szCs w:val="21"/>
        </w:rPr>
        <w:t xml:space="preserve">: 0.9003 - </w:t>
      </w:r>
      <w:proofErr w:type="spellStart"/>
      <w:r>
        <w:rPr>
          <w:color w:val="000000"/>
          <w:sz w:val="21"/>
          <w:szCs w:val="21"/>
        </w:rPr>
        <w:t>val_loss</w:t>
      </w:r>
      <w:proofErr w:type="spellEnd"/>
      <w:r>
        <w:rPr>
          <w:color w:val="000000"/>
          <w:sz w:val="21"/>
          <w:szCs w:val="21"/>
        </w:rPr>
        <w:t xml:space="preserve">: 0.0959 - </w:t>
      </w:r>
      <w:proofErr w:type="spellStart"/>
      <w:r>
        <w:rPr>
          <w:color w:val="000000"/>
          <w:sz w:val="21"/>
          <w:szCs w:val="21"/>
        </w:rPr>
        <w:t>val_acc</w:t>
      </w:r>
      <w:proofErr w:type="spellEnd"/>
      <w:r>
        <w:rPr>
          <w:color w:val="000000"/>
          <w:sz w:val="21"/>
          <w:szCs w:val="21"/>
        </w:rPr>
        <w:t>: 0.9836</w:t>
      </w:r>
    </w:p>
    <w:p w14:paraId="2424882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3/55</w:t>
      </w:r>
    </w:p>
    <w:p w14:paraId="288709CB"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2645 - </w:t>
      </w:r>
      <w:proofErr w:type="spellStart"/>
      <w:r>
        <w:rPr>
          <w:color w:val="000000"/>
          <w:sz w:val="21"/>
          <w:szCs w:val="21"/>
        </w:rPr>
        <w:t>acc</w:t>
      </w:r>
      <w:proofErr w:type="spellEnd"/>
      <w:r>
        <w:rPr>
          <w:color w:val="000000"/>
          <w:sz w:val="21"/>
          <w:szCs w:val="21"/>
        </w:rPr>
        <w:t xml:space="preserve">: 0.9103 - </w:t>
      </w:r>
      <w:proofErr w:type="spellStart"/>
      <w:r>
        <w:rPr>
          <w:color w:val="000000"/>
          <w:sz w:val="21"/>
          <w:szCs w:val="21"/>
        </w:rPr>
        <w:t>val_loss</w:t>
      </w:r>
      <w:proofErr w:type="spellEnd"/>
      <w:r>
        <w:rPr>
          <w:color w:val="000000"/>
          <w:sz w:val="21"/>
          <w:szCs w:val="21"/>
        </w:rPr>
        <w:t xml:space="preserve">: 0.0732 - </w:t>
      </w:r>
      <w:proofErr w:type="spellStart"/>
      <w:r>
        <w:rPr>
          <w:color w:val="000000"/>
          <w:sz w:val="21"/>
          <w:szCs w:val="21"/>
        </w:rPr>
        <w:t>val_acc</w:t>
      </w:r>
      <w:proofErr w:type="spellEnd"/>
      <w:r>
        <w:rPr>
          <w:color w:val="000000"/>
          <w:sz w:val="21"/>
          <w:szCs w:val="21"/>
        </w:rPr>
        <w:t>: 0.9869</w:t>
      </w:r>
    </w:p>
    <w:p w14:paraId="5F8F863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4/55</w:t>
      </w:r>
    </w:p>
    <w:p w14:paraId="201DB5AB"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2325 - </w:t>
      </w:r>
      <w:proofErr w:type="spellStart"/>
      <w:r>
        <w:rPr>
          <w:color w:val="000000"/>
          <w:sz w:val="21"/>
          <w:szCs w:val="21"/>
        </w:rPr>
        <w:t>acc</w:t>
      </w:r>
      <w:proofErr w:type="spellEnd"/>
      <w:r>
        <w:rPr>
          <w:color w:val="000000"/>
          <w:sz w:val="21"/>
          <w:szCs w:val="21"/>
        </w:rPr>
        <w:t xml:space="preserve">: 0.9228 - </w:t>
      </w:r>
      <w:proofErr w:type="spellStart"/>
      <w:r>
        <w:rPr>
          <w:color w:val="000000"/>
          <w:sz w:val="21"/>
          <w:szCs w:val="21"/>
        </w:rPr>
        <w:t>val_loss</w:t>
      </w:r>
      <w:proofErr w:type="spellEnd"/>
      <w:r>
        <w:rPr>
          <w:color w:val="000000"/>
          <w:sz w:val="21"/>
          <w:szCs w:val="21"/>
        </w:rPr>
        <w:t xml:space="preserve">: 0.0567 - </w:t>
      </w:r>
      <w:proofErr w:type="spellStart"/>
      <w:r>
        <w:rPr>
          <w:color w:val="000000"/>
          <w:sz w:val="21"/>
          <w:szCs w:val="21"/>
        </w:rPr>
        <w:t>val_acc</w:t>
      </w:r>
      <w:proofErr w:type="spellEnd"/>
      <w:r>
        <w:rPr>
          <w:color w:val="000000"/>
          <w:sz w:val="21"/>
          <w:szCs w:val="21"/>
        </w:rPr>
        <w:t>: 0.9907</w:t>
      </w:r>
    </w:p>
    <w:p w14:paraId="2ECF1CF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5/55</w:t>
      </w:r>
    </w:p>
    <w:p w14:paraId="5A97F4C5"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2017 - </w:t>
      </w:r>
      <w:proofErr w:type="spellStart"/>
      <w:r>
        <w:rPr>
          <w:color w:val="000000"/>
          <w:sz w:val="21"/>
          <w:szCs w:val="21"/>
        </w:rPr>
        <w:t>acc</w:t>
      </w:r>
      <w:proofErr w:type="spellEnd"/>
      <w:r>
        <w:rPr>
          <w:color w:val="000000"/>
          <w:sz w:val="21"/>
          <w:szCs w:val="21"/>
        </w:rPr>
        <w:t xml:space="preserve">: 0.9317 - </w:t>
      </w:r>
      <w:proofErr w:type="spellStart"/>
      <w:r>
        <w:rPr>
          <w:color w:val="000000"/>
          <w:sz w:val="21"/>
          <w:szCs w:val="21"/>
        </w:rPr>
        <w:t>val_loss</w:t>
      </w:r>
      <w:proofErr w:type="spellEnd"/>
      <w:r>
        <w:rPr>
          <w:color w:val="000000"/>
          <w:sz w:val="21"/>
          <w:szCs w:val="21"/>
        </w:rPr>
        <w:t xml:space="preserve">: 0.0435 - </w:t>
      </w:r>
      <w:proofErr w:type="spellStart"/>
      <w:r>
        <w:rPr>
          <w:color w:val="000000"/>
          <w:sz w:val="21"/>
          <w:szCs w:val="21"/>
        </w:rPr>
        <w:t>val_acc</w:t>
      </w:r>
      <w:proofErr w:type="spellEnd"/>
      <w:r>
        <w:rPr>
          <w:color w:val="000000"/>
          <w:sz w:val="21"/>
          <w:szCs w:val="21"/>
        </w:rPr>
        <w:t>: 0.9945</w:t>
      </w:r>
    </w:p>
    <w:p w14:paraId="129601C3"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6/55</w:t>
      </w:r>
    </w:p>
    <w:p w14:paraId="1FCE414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1742 - </w:t>
      </w:r>
      <w:proofErr w:type="spellStart"/>
      <w:r>
        <w:rPr>
          <w:color w:val="000000"/>
          <w:sz w:val="21"/>
          <w:szCs w:val="21"/>
        </w:rPr>
        <w:t>acc</w:t>
      </w:r>
      <w:proofErr w:type="spellEnd"/>
      <w:r>
        <w:rPr>
          <w:color w:val="000000"/>
          <w:sz w:val="21"/>
          <w:szCs w:val="21"/>
        </w:rPr>
        <w:t xml:space="preserve">: 0.9428 - </w:t>
      </w:r>
      <w:proofErr w:type="spellStart"/>
      <w:r>
        <w:rPr>
          <w:color w:val="000000"/>
          <w:sz w:val="21"/>
          <w:szCs w:val="21"/>
        </w:rPr>
        <w:t>val_loss</w:t>
      </w:r>
      <w:proofErr w:type="spellEnd"/>
      <w:r>
        <w:rPr>
          <w:color w:val="000000"/>
          <w:sz w:val="21"/>
          <w:szCs w:val="21"/>
        </w:rPr>
        <w:t xml:space="preserve">: 0.0370 - </w:t>
      </w:r>
      <w:proofErr w:type="spellStart"/>
      <w:r>
        <w:rPr>
          <w:color w:val="000000"/>
          <w:sz w:val="21"/>
          <w:szCs w:val="21"/>
        </w:rPr>
        <w:t>val_acc</w:t>
      </w:r>
      <w:proofErr w:type="spellEnd"/>
      <w:r>
        <w:rPr>
          <w:color w:val="000000"/>
          <w:sz w:val="21"/>
          <w:szCs w:val="21"/>
        </w:rPr>
        <w:t>: 0.9945</w:t>
      </w:r>
    </w:p>
    <w:p w14:paraId="46ABE7EF"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7/55</w:t>
      </w:r>
    </w:p>
    <w:p w14:paraId="4BEDA82C"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1539 - </w:t>
      </w:r>
      <w:proofErr w:type="spellStart"/>
      <w:r>
        <w:rPr>
          <w:color w:val="000000"/>
          <w:sz w:val="21"/>
          <w:szCs w:val="21"/>
        </w:rPr>
        <w:t>acc</w:t>
      </w:r>
      <w:proofErr w:type="spellEnd"/>
      <w:r>
        <w:rPr>
          <w:color w:val="000000"/>
          <w:sz w:val="21"/>
          <w:szCs w:val="21"/>
        </w:rPr>
        <w:t xml:space="preserve">: 0.9498 - </w:t>
      </w:r>
      <w:proofErr w:type="spellStart"/>
      <w:r>
        <w:rPr>
          <w:color w:val="000000"/>
          <w:sz w:val="21"/>
          <w:szCs w:val="21"/>
        </w:rPr>
        <w:t>val_loss</w:t>
      </w:r>
      <w:proofErr w:type="spellEnd"/>
      <w:r>
        <w:rPr>
          <w:color w:val="000000"/>
          <w:sz w:val="21"/>
          <w:szCs w:val="21"/>
        </w:rPr>
        <w:t xml:space="preserve">: 0.0263 - </w:t>
      </w:r>
      <w:proofErr w:type="spellStart"/>
      <w:r>
        <w:rPr>
          <w:color w:val="000000"/>
          <w:sz w:val="21"/>
          <w:szCs w:val="21"/>
        </w:rPr>
        <w:t>val_acc</w:t>
      </w:r>
      <w:proofErr w:type="spellEnd"/>
      <w:r>
        <w:rPr>
          <w:color w:val="000000"/>
          <w:sz w:val="21"/>
          <w:szCs w:val="21"/>
        </w:rPr>
        <w:t>: 0.9969</w:t>
      </w:r>
    </w:p>
    <w:p w14:paraId="77596C7C"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8/55</w:t>
      </w:r>
    </w:p>
    <w:p w14:paraId="3CA3BC58"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1416 - </w:t>
      </w:r>
      <w:proofErr w:type="spellStart"/>
      <w:r>
        <w:rPr>
          <w:color w:val="000000"/>
          <w:sz w:val="21"/>
          <w:szCs w:val="21"/>
        </w:rPr>
        <w:t>acc</w:t>
      </w:r>
      <w:proofErr w:type="spellEnd"/>
      <w:r>
        <w:rPr>
          <w:color w:val="000000"/>
          <w:sz w:val="21"/>
          <w:szCs w:val="21"/>
        </w:rPr>
        <w:t xml:space="preserve">: 0.9527 - </w:t>
      </w:r>
      <w:proofErr w:type="spellStart"/>
      <w:r>
        <w:rPr>
          <w:color w:val="000000"/>
          <w:sz w:val="21"/>
          <w:szCs w:val="21"/>
        </w:rPr>
        <w:t>val_loss</w:t>
      </w:r>
      <w:proofErr w:type="spellEnd"/>
      <w:r>
        <w:rPr>
          <w:color w:val="000000"/>
          <w:sz w:val="21"/>
          <w:szCs w:val="21"/>
        </w:rPr>
        <w:t xml:space="preserve">: 0.0198 - </w:t>
      </w:r>
      <w:proofErr w:type="spellStart"/>
      <w:r>
        <w:rPr>
          <w:color w:val="000000"/>
          <w:sz w:val="21"/>
          <w:szCs w:val="21"/>
        </w:rPr>
        <w:t>val_acc</w:t>
      </w:r>
      <w:proofErr w:type="spellEnd"/>
      <w:r>
        <w:rPr>
          <w:color w:val="000000"/>
          <w:sz w:val="21"/>
          <w:szCs w:val="21"/>
        </w:rPr>
        <w:t>: 0.9998</w:t>
      </w:r>
    </w:p>
    <w:p w14:paraId="707D5A0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9/55</w:t>
      </w:r>
    </w:p>
    <w:p w14:paraId="13F2B0A2"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1254 - </w:t>
      </w:r>
      <w:proofErr w:type="spellStart"/>
      <w:r>
        <w:rPr>
          <w:color w:val="000000"/>
          <w:sz w:val="21"/>
          <w:szCs w:val="21"/>
        </w:rPr>
        <w:t>acc</w:t>
      </w:r>
      <w:proofErr w:type="spellEnd"/>
      <w:r>
        <w:rPr>
          <w:color w:val="000000"/>
          <w:sz w:val="21"/>
          <w:szCs w:val="21"/>
        </w:rPr>
        <w:t xml:space="preserve">: 0.9588 - </w:t>
      </w:r>
      <w:proofErr w:type="spellStart"/>
      <w:r>
        <w:rPr>
          <w:color w:val="000000"/>
          <w:sz w:val="21"/>
          <w:szCs w:val="21"/>
        </w:rPr>
        <w:t>val_loss</w:t>
      </w:r>
      <w:proofErr w:type="spellEnd"/>
      <w:r>
        <w:rPr>
          <w:color w:val="000000"/>
          <w:sz w:val="21"/>
          <w:szCs w:val="21"/>
        </w:rPr>
        <w:t xml:space="preserve">: 0.0157 - </w:t>
      </w:r>
      <w:proofErr w:type="spellStart"/>
      <w:r>
        <w:rPr>
          <w:color w:val="000000"/>
          <w:sz w:val="21"/>
          <w:szCs w:val="21"/>
        </w:rPr>
        <w:t>val_acc</w:t>
      </w:r>
      <w:proofErr w:type="spellEnd"/>
      <w:r>
        <w:rPr>
          <w:color w:val="000000"/>
          <w:sz w:val="21"/>
          <w:szCs w:val="21"/>
        </w:rPr>
        <w:t>: 0.9993</w:t>
      </w:r>
    </w:p>
    <w:p w14:paraId="606EE96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0/55</w:t>
      </w:r>
    </w:p>
    <w:p w14:paraId="19FDEBBE"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1140 - </w:t>
      </w:r>
      <w:proofErr w:type="spellStart"/>
      <w:r>
        <w:rPr>
          <w:color w:val="000000"/>
          <w:sz w:val="21"/>
          <w:szCs w:val="21"/>
        </w:rPr>
        <w:t>acc</w:t>
      </w:r>
      <w:proofErr w:type="spellEnd"/>
      <w:r>
        <w:rPr>
          <w:color w:val="000000"/>
          <w:sz w:val="21"/>
          <w:szCs w:val="21"/>
        </w:rPr>
        <w:t xml:space="preserve">: 0.9635 - </w:t>
      </w:r>
      <w:proofErr w:type="spellStart"/>
      <w:r>
        <w:rPr>
          <w:color w:val="000000"/>
          <w:sz w:val="21"/>
          <w:szCs w:val="21"/>
        </w:rPr>
        <w:t>val_loss</w:t>
      </w:r>
      <w:proofErr w:type="spellEnd"/>
      <w:r>
        <w:rPr>
          <w:color w:val="000000"/>
          <w:sz w:val="21"/>
          <w:szCs w:val="21"/>
        </w:rPr>
        <w:t xml:space="preserve">: 0.0120 - </w:t>
      </w:r>
      <w:proofErr w:type="spellStart"/>
      <w:r>
        <w:rPr>
          <w:color w:val="000000"/>
          <w:sz w:val="21"/>
          <w:szCs w:val="21"/>
        </w:rPr>
        <w:t>val_acc</w:t>
      </w:r>
      <w:proofErr w:type="spellEnd"/>
      <w:r>
        <w:rPr>
          <w:color w:val="000000"/>
          <w:sz w:val="21"/>
          <w:szCs w:val="21"/>
        </w:rPr>
        <w:t>: 0.9996</w:t>
      </w:r>
    </w:p>
    <w:p w14:paraId="3D499624"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1/55</w:t>
      </w:r>
    </w:p>
    <w:p w14:paraId="4B11ACCF"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3s 3ms/sample - loss: 0.0977 - </w:t>
      </w:r>
      <w:proofErr w:type="spellStart"/>
      <w:r>
        <w:rPr>
          <w:color w:val="000000"/>
          <w:sz w:val="21"/>
          <w:szCs w:val="21"/>
        </w:rPr>
        <w:t>acc</w:t>
      </w:r>
      <w:proofErr w:type="spellEnd"/>
      <w:r>
        <w:rPr>
          <w:color w:val="000000"/>
          <w:sz w:val="21"/>
          <w:szCs w:val="21"/>
        </w:rPr>
        <w:t xml:space="preserve">: 0.9685 - </w:t>
      </w:r>
      <w:proofErr w:type="spellStart"/>
      <w:r>
        <w:rPr>
          <w:color w:val="000000"/>
          <w:sz w:val="21"/>
          <w:szCs w:val="21"/>
        </w:rPr>
        <w:t>val_loss</w:t>
      </w:r>
      <w:proofErr w:type="spellEnd"/>
      <w:r>
        <w:rPr>
          <w:color w:val="000000"/>
          <w:sz w:val="21"/>
          <w:szCs w:val="21"/>
        </w:rPr>
        <w:t xml:space="preserve">: 0.0108 - </w:t>
      </w:r>
      <w:proofErr w:type="spellStart"/>
      <w:r>
        <w:rPr>
          <w:color w:val="000000"/>
          <w:sz w:val="21"/>
          <w:szCs w:val="21"/>
        </w:rPr>
        <w:t>val_acc</w:t>
      </w:r>
      <w:proofErr w:type="spellEnd"/>
      <w:r>
        <w:rPr>
          <w:color w:val="000000"/>
          <w:sz w:val="21"/>
          <w:szCs w:val="21"/>
        </w:rPr>
        <w:t>: 0.9996</w:t>
      </w:r>
    </w:p>
    <w:p w14:paraId="001F50DA"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2/55</w:t>
      </w:r>
    </w:p>
    <w:p w14:paraId="4C6D71E4"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910 - </w:t>
      </w:r>
      <w:proofErr w:type="spellStart"/>
      <w:r>
        <w:rPr>
          <w:color w:val="000000"/>
          <w:sz w:val="21"/>
          <w:szCs w:val="21"/>
        </w:rPr>
        <w:t>acc</w:t>
      </w:r>
      <w:proofErr w:type="spellEnd"/>
      <w:r>
        <w:rPr>
          <w:color w:val="000000"/>
          <w:sz w:val="21"/>
          <w:szCs w:val="21"/>
        </w:rPr>
        <w:t xml:space="preserve">: 0.9715 - </w:t>
      </w:r>
      <w:proofErr w:type="spellStart"/>
      <w:r>
        <w:rPr>
          <w:color w:val="000000"/>
          <w:sz w:val="21"/>
          <w:szCs w:val="21"/>
        </w:rPr>
        <w:t>val_loss</w:t>
      </w:r>
      <w:proofErr w:type="spellEnd"/>
      <w:r>
        <w:rPr>
          <w:color w:val="000000"/>
          <w:sz w:val="21"/>
          <w:szCs w:val="21"/>
        </w:rPr>
        <w:t xml:space="preserve">: 0.0077 - </w:t>
      </w:r>
      <w:proofErr w:type="spellStart"/>
      <w:r>
        <w:rPr>
          <w:color w:val="000000"/>
          <w:sz w:val="21"/>
          <w:szCs w:val="21"/>
        </w:rPr>
        <w:t>val_acc</w:t>
      </w:r>
      <w:proofErr w:type="spellEnd"/>
      <w:r>
        <w:rPr>
          <w:color w:val="000000"/>
          <w:sz w:val="21"/>
          <w:szCs w:val="21"/>
        </w:rPr>
        <w:t>: 0.9998</w:t>
      </w:r>
    </w:p>
    <w:p w14:paraId="1DB72899"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3/55</w:t>
      </w:r>
    </w:p>
    <w:p w14:paraId="169D459C"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0846 - </w:t>
      </w:r>
      <w:proofErr w:type="spellStart"/>
      <w:r>
        <w:rPr>
          <w:color w:val="000000"/>
          <w:sz w:val="21"/>
          <w:szCs w:val="21"/>
        </w:rPr>
        <w:t>acc</w:t>
      </w:r>
      <w:proofErr w:type="spellEnd"/>
      <w:r>
        <w:rPr>
          <w:color w:val="000000"/>
          <w:sz w:val="21"/>
          <w:szCs w:val="21"/>
        </w:rPr>
        <w:t xml:space="preserve">: 0.9730 - </w:t>
      </w:r>
      <w:proofErr w:type="spellStart"/>
      <w:r>
        <w:rPr>
          <w:color w:val="000000"/>
          <w:sz w:val="21"/>
          <w:szCs w:val="21"/>
        </w:rPr>
        <w:t>val_loss</w:t>
      </w:r>
      <w:proofErr w:type="spellEnd"/>
      <w:r>
        <w:rPr>
          <w:color w:val="000000"/>
          <w:sz w:val="21"/>
          <w:szCs w:val="21"/>
        </w:rPr>
        <w:t xml:space="preserve">: 0.0064 - </w:t>
      </w:r>
      <w:proofErr w:type="spellStart"/>
      <w:r>
        <w:rPr>
          <w:color w:val="000000"/>
          <w:sz w:val="21"/>
          <w:szCs w:val="21"/>
        </w:rPr>
        <w:t>val_acc</w:t>
      </w:r>
      <w:proofErr w:type="spellEnd"/>
      <w:r>
        <w:rPr>
          <w:color w:val="000000"/>
          <w:sz w:val="21"/>
          <w:szCs w:val="21"/>
        </w:rPr>
        <w:t>: 1.0000</w:t>
      </w:r>
    </w:p>
    <w:p w14:paraId="2A8424D9"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4/55</w:t>
      </w:r>
    </w:p>
    <w:p w14:paraId="2A8674FF"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0771 - </w:t>
      </w:r>
      <w:proofErr w:type="spellStart"/>
      <w:r>
        <w:rPr>
          <w:color w:val="000000"/>
          <w:sz w:val="21"/>
          <w:szCs w:val="21"/>
        </w:rPr>
        <w:t>acc</w:t>
      </w:r>
      <w:proofErr w:type="spellEnd"/>
      <w:r>
        <w:rPr>
          <w:color w:val="000000"/>
          <w:sz w:val="21"/>
          <w:szCs w:val="21"/>
        </w:rPr>
        <w:t xml:space="preserve">: 0.9753 - </w:t>
      </w:r>
      <w:proofErr w:type="spellStart"/>
      <w:r>
        <w:rPr>
          <w:color w:val="000000"/>
          <w:sz w:val="21"/>
          <w:szCs w:val="21"/>
        </w:rPr>
        <w:t>val_loss</w:t>
      </w:r>
      <w:proofErr w:type="spellEnd"/>
      <w:r>
        <w:rPr>
          <w:color w:val="000000"/>
          <w:sz w:val="21"/>
          <w:szCs w:val="21"/>
        </w:rPr>
        <w:t xml:space="preserve">: 0.0052 - </w:t>
      </w:r>
      <w:proofErr w:type="spellStart"/>
      <w:r>
        <w:rPr>
          <w:color w:val="000000"/>
          <w:sz w:val="21"/>
          <w:szCs w:val="21"/>
        </w:rPr>
        <w:t>val_acc</w:t>
      </w:r>
      <w:proofErr w:type="spellEnd"/>
      <w:r>
        <w:rPr>
          <w:color w:val="000000"/>
          <w:sz w:val="21"/>
          <w:szCs w:val="21"/>
        </w:rPr>
        <w:t>: 1.0000</w:t>
      </w:r>
    </w:p>
    <w:p w14:paraId="03431E27"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5/55</w:t>
      </w:r>
    </w:p>
    <w:p w14:paraId="40E86488"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715 - </w:t>
      </w:r>
      <w:proofErr w:type="spellStart"/>
      <w:r>
        <w:rPr>
          <w:color w:val="000000"/>
          <w:sz w:val="21"/>
          <w:szCs w:val="21"/>
        </w:rPr>
        <w:t>acc</w:t>
      </w:r>
      <w:proofErr w:type="spellEnd"/>
      <w:r>
        <w:rPr>
          <w:color w:val="000000"/>
          <w:sz w:val="21"/>
          <w:szCs w:val="21"/>
        </w:rPr>
        <w:t xml:space="preserve">: 0.9769 - </w:t>
      </w:r>
      <w:proofErr w:type="spellStart"/>
      <w:r>
        <w:rPr>
          <w:color w:val="000000"/>
          <w:sz w:val="21"/>
          <w:szCs w:val="21"/>
        </w:rPr>
        <w:t>val_loss</w:t>
      </w:r>
      <w:proofErr w:type="spellEnd"/>
      <w:r>
        <w:rPr>
          <w:color w:val="000000"/>
          <w:sz w:val="21"/>
          <w:szCs w:val="21"/>
        </w:rPr>
        <w:t xml:space="preserve">: 0.0041 - </w:t>
      </w:r>
      <w:proofErr w:type="spellStart"/>
      <w:r>
        <w:rPr>
          <w:color w:val="000000"/>
          <w:sz w:val="21"/>
          <w:szCs w:val="21"/>
        </w:rPr>
        <w:t>val_acc</w:t>
      </w:r>
      <w:proofErr w:type="spellEnd"/>
      <w:r>
        <w:rPr>
          <w:color w:val="000000"/>
          <w:sz w:val="21"/>
          <w:szCs w:val="21"/>
        </w:rPr>
        <w:t>: 1.0000</w:t>
      </w:r>
    </w:p>
    <w:p w14:paraId="2E658F4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6/55</w:t>
      </w:r>
    </w:p>
    <w:p w14:paraId="09354C91"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638 - </w:t>
      </w:r>
      <w:proofErr w:type="spellStart"/>
      <w:r>
        <w:rPr>
          <w:color w:val="000000"/>
          <w:sz w:val="21"/>
          <w:szCs w:val="21"/>
        </w:rPr>
        <w:lastRenderedPageBreak/>
        <w:t>acc</w:t>
      </w:r>
      <w:proofErr w:type="spellEnd"/>
      <w:r>
        <w:rPr>
          <w:color w:val="000000"/>
          <w:sz w:val="21"/>
          <w:szCs w:val="21"/>
        </w:rPr>
        <w:t xml:space="preserve">: 0.9799 - </w:t>
      </w:r>
      <w:proofErr w:type="spellStart"/>
      <w:r>
        <w:rPr>
          <w:color w:val="000000"/>
          <w:sz w:val="21"/>
          <w:szCs w:val="21"/>
        </w:rPr>
        <w:t>val_loss</w:t>
      </w:r>
      <w:proofErr w:type="spellEnd"/>
      <w:r>
        <w:rPr>
          <w:color w:val="000000"/>
          <w:sz w:val="21"/>
          <w:szCs w:val="21"/>
        </w:rPr>
        <w:t xml:space="preserve">: 0.0033 - </w:t>
      </w:r>
      <w:proofErr w:type="spellStart"/>
      <w:r>
        <w:rPr>
          <w:color w:val="000000"/>
          <w:sz w:val="21"/>
          <w:szCs w:val="21"/>
        </w:rPr>
        <w:t>val_acc</w:t>
      </w:r>
      <w:proofErr w:type="spellEnd"/>
      <w:r>
        <w:rPr>
          <w:color w:val="000000"/>
          <w:sz w:val="21"/>
          <w:szCs w:val="21"/>
        </w:rPr>
        <w:t>: 1.0000</w:t>
      </w:r>
    </w:p>
    <w:p w14:paraId="5CC700A2"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7/55</w:t>
      </w:r>
    </w:p>
    <w:p w14:paraId="59703C43"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645 - </w:t>
      </w:r>
      <w:proofErr w:type="spellStart"/>
      <w:r>
        <w:rPr>
          <w:color w:val="000000"/>
          <w:sz w:val="21"/>
          <w:szCs w:val="21"/>
        </w:rPr>
        <w:t>acc</w:t>
      </w:r>
      <w:proofErr w:type="spellEnd"/>
      <w:r>
        <w:rPr>
          <w:color w:val="000000"/>
          <w:sz w:val="21"/>
          <w:szCs w:val="21"/>
        </w:rPr>
        <w:t xml:space="preserve">: 0.9798 - </w:t>
      </w:r>
      <w:proofErr w:type="spellStart"/>
      <w:r>
        <w:rPr>
          <w:color w:val="000000"/>
          <w:sz w:val="21"/>
          <w:szCs w:val="21"/>
        </w:rPr>
        <w:t>val_loss</w:t>
      </w:r>
      <w:proofErr w:type="spellEnd"/>
      <w:r>
        <w:rPr>
          <w:color w:val="000000"/>
          <w:sz w:val="21"/>
          <w:szCs w:val="21"/>
        </w:rPr>
        <w:t xml:space="preserve">: 0.0036 - </w:t>
      </w:r>
      <w:proofErr w:type="spellStart"/>
      <w:r>
        <w:rPr>
          <w:color w:val="000000"/>
          <w:sz w:val="21"/>
          <w:szCs w:val="21"/>
        </w:rPr>
        <w:t>val_acc</w:t>
      </w:r>
      <w:proofErr w:type="spellEnd"/>
      <w:r>
        <w:rPr>
          <w:color w:val="000000"/>
          <w:sz w:val="21"/>
          <w:szCs w:val="21"/>
        </w:rPr>
        <w:t>: 1.0000</w:t>
      </w:r>
    </w:p>
    <w:p w14:paraId="41C4C862"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8/55</w:t>
      </w:r>
    </w:p>
    <w:p w14:paraId="35481C9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529 - </w:t>
      </w:r>
      <w:proofErr w:type="spellStart"/>
      <w:r>
        <w:rPr>
          <w:color w:val="000000"/>
          <w:sz w:val="21"/>
          <w:szCs w:val="21"/>
        </w:rPr>
        <w:t>acc</w:t>
      </w:r>
      <w:proofErr w:type="spellEnd"/>
      <w:r>
        <w:rPr>
          <w:color w:val="000000"/>
          <w:sz w:val="21"/>
          <w:szCs w:val="21"/>
        </w:rPr>
        <w:t xml:space="preserve">: 0.9841 - </w:t>
      </w:r>
      <w:proofErr w:type="spellStart"/>
      <w:r>
        <w:rPr>
          <w:color w:val="000000"/>
          <w:sz w:val="21"/>
          <w:szCs w:val="21"/>
        </w:rPr>
        <w:t>val_loss</w:t>
      </w:r>
      <w:proofErr w:type="spellEnd"/>
      <w:r>
        <w:rPr>
          <w:color w:val="000000"/>
          <w:sz w:val="21"/>
          <w:szCs w:val="21"/>
        </w:rPr>
        <w:t xml:space="preserve">: 0.0029 - </w:t>
      </w:r>
      <w:proofErr w:type="spellStart"/>
      <w:r>
        <w:rPr>
          <w:color w:val="000000"/>
          <w:sz w:val="21"/>
          <w:szCs w:val="21"/>
        </w:rPr>
        <w:t>val_acc</w:t>
      </w:r>
      <w:proofErr w:type="spellEnd"/>
      <w:r>
        <w:rPr>
          <w:color w:val="000000"/>
          <w:sz w:val="21"/>
          <w:szCs w:val="21"/>
        </w:rPr>
        <w:t>: 1.0000</w:t>
      </w:r>
    </w:p>
    <w:p w14:paraId="2A7E71A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19/55</w:t>
      </w:r>
    </w:p>
    <w:p w14:paraId="4FDBCDFE"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0508 - </w:t>
      </w:r>
      <w:proofErr w:type="spellStart"/>
      <w:r>
        <w:rPr>
          <w:color w:val="000000"/>
          <w:sz w:val="21"/>
          <w:szCs w:val="21"/>
        </w:rPr>
        <w:t>acc</w:t>
      </w:r>
      <w:proofErr w:type="spellEnd"/>
      <w:r>
        <w:rPr>
          <w:color w:val="000000"/>
          <w:sz w:val="21"/>
          <w:szCs w:val="21"/>
        </w:rPr>
        <w:t xml:space="preserve">: 0.9845 - </w:t>
      </w:r>
      <w:proofErr w:type="spellStart"/>
      <w:r>
        <w:rPr>
          <w:color w:val="000000"/>
          <w:sz w:val="21"/>
          <w:szCs w:val="21"/>
        </w:rPr>
        <w:t>val_loss</w:t>
      </w:r>
      <w:proofErr w:type="spellEnd"/>
      <w:r>
        <w:rPr>
          <w:color w:val="000000"/>
          <w:sz w:val="21"/>
          <w:szCs w:val="21"/>
        </w:rPr>
        <w:t xml:space="preserve">: 0.0024 - </w:t>
      </w:r>
      <w:proofErr w:type="spellStart"/>
      <w:r>
        <w:rPr>
          <w:color w:val="000000"/>
          <w:sz w:val="21"/>
          <w:szCs w:val="21"/>
        </w:rPr>
        <w:t>val_acc</w:t>
      </w:r>
      <w:proofErr w:type="spellEnd"/>
      <w:r>
        <w:rPr>
          <w:color w:val="000000"/>
          <w:sz w:val="21"/>
          <w:szCs w:val="21"/>
        </w:rPr>
        <w:t>: 1.0000</w:t>
      </w:r>
    </w:p>
    <w:p w14:paraId="3E7A627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0/55</w:t>
      </w:r>
    </w:p>
    <w:p w14:paraId="781F425E"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3s 3ms/sample - loss: 0.0476 - </w:t>
      </w:r>
      <w:proofErr w:type="spellStart"/>
      <w:r>
        <w:rPr>
          <w:color w:val="000000"/>
          <w:sz w:val="21"/>
          <w:szCs w:val="21"/>
        </w:rPr>
        <w:t>acc</w:t>
      </w:r>
      <w:proofErr w:type="spellEnd"/>
      <w:r>
        <w:rPr>
          <w:color w:val="000000"/>
          <w:sz w:val="21"/>
          <w:szCs w:val="21"/>
        </w:rPr>
        <w:t xml:space="preserve">: 0.9859 - </w:t>
      </w:r>
      <w:proofErr w:type="spellStart"/>
      <w:r>
        <w:rPr>
          <w:color w:val="000000"/>
          <w:sz w:val="21"/>
          <w:szCs w:val="21"/>
        </w:rPr>
        <w:t>val_loss</w:t>
      </w:r>
      <w:proofErr w:type="spellEnd"/>
      <w:r>
        <w:rPr>
          <w:color w:val="000000"/>
          <w:sz w:val="21"/>
          <w:szCs w:val="21"/>
        </w:rPr>
        <w:t xml:space="preserve">: 0.0015 - </w:t>
      </w:r>
      <w:proofErr w:type="spellStart"/>
      <w:r>
        <w:rPr>
          <w:color w:val="000000"/>
          <w:sz w:val="21"/>
          <w:szCs w:val="21"/>
        </w:rPr>
        <w:t>val_acc</w:t>
      </w:r>
      <w:proofErr w:type="spellEnd"/>
      <w:r>
        <w:rPr>
          <w:color w:val="000000"/>
          <w:sz w:val="21"/>
          <w:szCs w:val="21"/>
        </w:rPr>
        <w:t>: 1.0000</w:t>
      </w:r>
    </w:p>
    <w:p w14:paraId="62420EA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1/55</w:t>
      </w:r>
    </w:p>
    <w:p w14:paraId="1B380158"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450 - </w:t>
      </w:r>
      <w:proofErr w:type="spellStart"/>
      <w:r>
        <w:rPr>
          <w:color w:val="000000"/>
          <w:sz w:val="21"/>
          <w:szCs w:val="21"/>
        </w:rPr>
        <w:t>acc</w:t>
      </w:r>
      <w:proofErr w:type="spellEnd"/>
      <w:r>
        <w:rPr>
          <w:color w:val="000000"/>
          <w:sz w:val="21"/>
          <w:szCs w:val="21"/>
        </w:rPr>
        <w:t xml:space="preserve">: 0.9862 - </w:t>
      </w:r>
      <w:proofErr w:type="spellStart"/>
      <w:r>
        <w:rPr>
          <w:color w:val="000000"/>
          <w:sz w:val="21"/>
          <w:szCs w:val="21"/>
        </w:rPr>
        <w:t>val_loss</w:t>
      </w:r>
      <w:proofErr w:type="spellEnd"/>
      <w:r>
        <w:rPr>
          <w:color w:val="000000"/>
          <w:sz w:val="21"/>
          <w:szCs w:val="21"/>
        </w:rPr>
        <w:t xml:space="preserve">: 0.0023 - </w:t>
      </w:r>
      <w:proofErr w:type="spellStart"/>
      <w:r>
        <w:rPr>
          <w:color w:val="000000"/>
          <w:sz w:val="21"/>
          <w:szCs w:val="21"/>
        </w:rPr>
        <w:t>val_acc</w:t>
      </w:r>
      <w:proofErr w:type="spellEnd"/>
      <w:r>
        <w:rPr>
          <w:color w:val="000000"/>
          <w:sz w:val="21"/>
          <w:szCs w:val="21"/>
        </w:rPr>
        <w:t>: 1.0000</w:t>
      </w:r>
    </w:p>
    <w:p w14:paraId="4E98520D"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2/55</w:t>
      </w:r>
    </w:p>
    <w:p w14:paraId="68A15E85"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8/55</w:t>
      </w:r>
    </w:p>
    <w:p w14:paraId="11B3FF51"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0334 - </w:t>
      </w:r>
      <w:proofErr w:type="spellStart"/>
      <w:r>
        <w:rPr>
          <w:color w:val="000000"/>
          <w:sz w:val="21"/>
          <w:szCs w:val="21"/>
        </w:rPr>
        <w:t>acc</w:t>
      </w:r>
      <w:proofErr w:type="spellEnd"/>
      <w:r>
        <w:rPr>
          <w:color w:val="000000"/>
          <w:sz w:val="21"/>
          <w:szCs w:val="21"/>
        </w:rPr>
        <w:t xml:space="preserve">: 0.9897 - </w:t>
      </w:r>
      <w:proofErr w:type="spellStart"/>
      <w:r>
        <w:rPr>
          <w:color w:val="000000"/>
          <w:sz w:val="21"/>
          <w:szCs w:val="21"/>
        </w:rPr>
        <w:t>val_loss</w:t>
      </w:r>
      <w:proofErr w:type="spellEnd"/>
      <w:r>
        <w:rPr>
          <w:color w:val="000000"/>
          <w:sz w:val="21"/>
          <w:szCs w:val="21"/>
        </w:rPr>
        <w:t xml:space="preserve">: 6.4232e-04 - </w:t>
      </w:r>
      <w:proofErr w:type="spellStart"/>
      <w:r>
        <w:rPr>
          <w:color w:val="000000"/>
          <w:sz w:val="21"/>
          <w:szCs w:val="21"/>
        </w:rPr>
        <w:t>val_acc</w:t>
      </w:r>
      <w:proofErr w:type="spellEnd"/>
      <w:r>
        <w:rPr>
          <w:color w:val="000000"/>
          <w:sz w:val="21"/>
          <w:szCs w:val="21"/>
        </w:rPr>
        <w:t>: 1.0000</w:t>
      </w:r>
    </w:p>
    <w:p w14:paraId="41568896"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29/55</w:t>
      </w:r>
    </w:p>
    <w:p w14:paraId="2FC2CB3E"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330 - </w:t>
      </w:r>
      <w:proofErr w:type="spellStart"/>
      <w:r>
        <w:rPr>
          <w:color w:val="000000"/>
          <w:sz w:val="21"/>
          <w:szCs w:val="21"/>
        </w:rPr>
        <w:t>acc</w:t>
      </w:r>
      <w:proofErr w:type="spellEnd"/>
      <w:r>
        <w:rPr>
          <w:color w:val="000000"/>
          <w:sz w:val="21"/>
          <w:szCs w:val="21"/>
        </w:rPr>
        <w:t xml:space="preserve">: 0.9891 - </w:t>
      </w:r>
      <w:proofErr w:type="spellStart"/>
      <w:r>
        <w:rPr>
          <w:color w:val="000000"/>
          <w:sz w:val="21"/>
          <w:szCs w:val="21"/>
        </w:rPr>
        <w:t>val_loss</w:t>
      </w:r>
      <w:proofErr w:type="spellEnd"/>
      <w:r>
        <w:rPr>
          <w:color w:val="000000"/>
          <w:sz w:val="21"/>
          <w:szCs w:val="21"/>
        </w:rPr>
        <w:t xml:space="preserve">: 7.3649e-04 - </w:t>
      </w:r>
      <w:proofErr w:type="spellStart"/>
      <w:r>
        <w:rPr>
          <w:color w:val="000000"/>
          <w:sz w:val="21"/>
          <w:szCs w:val="21"/>
        </w:rPr>
        <w:t>val_acc</w:t>
      </w:r>
      <w:proofErr w:type="spellEnd"/>
      <w:r>
        <w:rPr>
          <w:color w:val="000000"/>
          <w:sz w:val="21"/>
          <w:szCs w:val="21"/>
        </w:rPr>
        <w:t>: 1.0000</w:t>
      </w:r>
    </w:p>
    <w:p w14:paraId="5EFBE0D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30/55</w:t>
      </w:r>
    </w:p>
    <w:p w14:paraId="7AF66195" w14:textId="79DB4BEB"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321 - </w:t>
      </w:r>
    </w:p>
    <w:p w14:paraId="18B3554E" w14:textId="2883C36F"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w:t>
      </w:r>
    </w:p>
    <w:p w14:paraId="32DC4E41"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0229 - </w:t>
      </w:r>
      <w:proofErr w:type="spellStart"/>
      <w:r>
        <w:rPr>
          <w:color w:val="000000"/>
          <w:sz w:val="21"/>
          <w:szCs w:val="21"/>
        </w:rPr>
        <w:t>acc</w:t>
      </w:r>
      <w:proofErr w:type="spellEnd"/>
      <w:r>
        <w:rPr>
          <w:color w:val="000000"/>
          <w:sz w:val="21"/>
          <w:szCs w:val="21"/>
        </w:rPr>
        <w:t xml:space="preserve">: 0.9929 - </w:t>
      </w:r>
      <w:proofErr w:type="spellStart"/>
      <w:r>
        <w:rPr>
          <w:color w:val="000000"/>
          <w:sz w:val="21"/>
          <w:szCs w:val="21"/>
        </w:rPr>
        <w:t>val_loss</w:t>
      </w:r>
      <w:proofErr w:type="spellEnd"/>
      <w:r>
        <w:rPr>
          <w:color w:val="000000"/>
          <w:sz w:val="21"/>
          <w:szCs w:val="21"/>
        </w:rPr>
        <w:t xml:space="preserve">: 4.2094e-04 - </w:t>
      </w:r>
      <w:proofErr w:type="spellStart"/>
      <w:r>
        <w:rPr>
          <w:color w:val="000000"/>
          <w:sz w:val="21"/>
          <w:szCs w:val="21"/>
        </w:rPr>
        <w:t>val_acc</w:t>
      </w:r>
      <w:proofErr w:type="spellEnd"/>
      <w:r>
        <w:rPr>
          <w:color w:val="000000"/>
          <w:sz w:val="21"/>
          <w:szCs w:val="21"/>
        </w:rPr>
        <w:t>: 1.0000</w:t>
      </w:r>
    </w:p>
    <w:p w14:paraId="48B2E0F0"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42/55</w:t>
      </w:r>
    </w:p>
    <w:p w14:paraId="116C426A"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0219 - </w:t>
      </w:r>
      <w:proofErr w:type="spellStart"/>
      <w:r>
        <w:rPr>
          <w:color w:val="000000"/>
          <w:sz w:val="21"/>
          <w:szCs w:val="21"/>
        </w:rPr>
        <w:t>acc</w:t>
      </w:r>
      <w:proofErr w:type="spellEnd"/>
      <w:r>
        <w:rPr>
          <w:color w:val="000000"/>
          <w:sz w:val="21"/>
          <w:szCs w:val="21"/>
        </w:rPr>
        <w:t xml:space="preserve">: 0.9930 - </w:t>
      </w:r>
      <w:proofErr w:type="spellStart"/>
      <w:r>
        <w:rPr>
          <w:color w:val="000000"/>
          <w:sz w:val="21"/>
          <w:szCs w:val="21"/>
        </w:rPr>
        <w:t>val_loss</w:t>
      </w:r>
      <w:proofErr w:type="spellEnd"/>
      <w:r>
        <w:rPr>
          <w:color w:val="000000"/>
          <w:sz w:val="21"/>
          <w:szCs w:val="21"/>
        </w:rPr>
        <w:t xml:space="preserve">: 2.3793e-04 - </w:t>
      </w:r>
      <w:proofErr w:type="spellStart"/>
      <w:r>
        <w:rPr>
          <w:color w:val="000000"/>
          <w:sz w:val="21"/>
          <w:szCs w:val="21"/>
        </w:rPr>
        <w:t>val_acc</w:t>
      </w:r>
      <w:proofErr w:type="spellEnd"/>
      <w:r>
        <w:rPr>
          <w:color w:val="000000"/>
          <w:sz w:val="21"/>
          <w:szCs w:val="21"/>
        </w:rPr>
        <w:t>: 1.0000</w:t>
      </w:r>
    </w:p>
    <w:p w14:paraId="63765E71"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0s 3ms/sample - loss: 0.0196 - </w:t>
      </w:r>
      <w:proofErr w:type="spellStart"/>
      <w:r>
        <w:rPr>
          <w:color w:val="000000"/>
          <w:sz w:val="21"/>
          <w:szCs w:val="21"/>
        </w:rPr>
        <w:t>acc</w:t>
      </w:r>
      <w:proofErr w:type="spellEnd"/>
      <w:r>
        <w:rPr>
          <w:color w:val="000000"/>
          <w:sz w:val="21"/>
          <w:szCs w:val="21"/>
        </w:rPr>
        <w:t xml:space="preserve">: 0.9934 - </w:t>
      </w:r>
      <w:proofErr w:type="spellStart"/>
      <w:r>
        <w:rPr>
          <w:color w:val="000000"/>
          <w:sz w:val="21"/>
          <w:szCs w:val="21"/>
        </w:rPr>
        <w:t>val_loss</w:t>
      </w:r>
      <w:proofErr w:type="spellEnd"/>
      <w:r>
        <w:rPr>
          <w:color w:val="000000"/>
          <w:sz w:val="21"/>
          <w:szCs w:val="21"/>
        </w:rPr>
        <w:t xml:space="preserve">: 3.3073e-04 - </w:t>
      </w:r>
      <w:proofErr w:type="spellStart"/>
      <w:r>
        <w:rPr>
          <w:color w:val="000000"/>
          <w:sz w:val="21"/>
          <w:szCs w:val="21"/>
        </w:rPr>
        <w:t>val_acc</w:t>
      </w:r>
      <w:proofErr w:type="spellEnd"/>
      <w:r>
        <w:rPr>
          <w:color w:val="000000"/>
          <w:sz w:val="21"/>
          <w:szCs w:val="21"/>
        </w:rPr>
        <w:t>: 1.0000</w:t>
      </w:r>
    </w:p>
    <w:p w14:paraId="6311B59E"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2s 3ms/sample - loss: 0.0173 - </w:t>
      </w:r>
      <w:proofErr w:type="spellStart"/>
      <w:r>
        <w:rPr>
          <w:color w:val="000000"/>
          <w:sz w:val="21"/>
          <w:szCs w:val="21"/>
        </w:rPr>
        <w:t>acc</w:t>
      </w:r>
      <w:proofErr w:type="spellEnd"/>
      <w:r>
        <w:rPr>
          <w:color w:val="000000"/>
          <w:sz w:val="21"/>
          <w:szCs w:val="21"/>
        </w:rPr>
        <w:t xml:space="preserve">: 0.9951 - </w:t>
      </w:r>
      <w:proofErr w:type="spellStart"/>
      <w:r>
        <w:rPr>
          <w:color w:val="000000"/>
          <w:sz w:val="21"/>
          <w:szCs w:val="21"/>
        </w:rPr>
        <w:t>val_loss</w:t>
      </w:r>
      <w:proofErr w:type="spellEnd"/>
      <w:r>
        <w:rPr>
          <w:color w:val="000000"/>
          <w:sz w:val="21"/>
          <w:szCs w:val="21"/>
        </w:rPr>
        <w:t xml:space="preserve">: 1.0458e-04 - </w:t>
      </w:r>
      <w:proofErr w:type="spellStart"/>
      <w:r>
        <w:rPr>
          <w:color w:val="000000"/>
          <w:sz w:val="21"/>
          <w:szCs w:val="21"/>
        </w:rPr>
        <w:t>val_acc</w:t>
      </w:r>
      <w:proofErr w:type="spellEnd"/>
      <w:r>
        <w:rPr>
          <w:color w:val="000000"/>
          <w:sz w:val="21"/>
          <w:szCs w:val="21"/>
        </w:rPr>
        <w:t>: 1.0000</w:t>
      </w:r>
    </w:p>
    <w:p w14:paraId="39716217"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54/55</w:t>
      </w:r>
    </w:p>
    <w:p w14:paraId="4DCCD137"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175 - </w:t>
      </w:r>
      <w:proofErr w:type="spellStart"/>
      <w:r>
        <w:rPr>
          <w:color w:val="000000"/>
          <w:sz w:val="21"/>
          <w:szCs w:val="21"/>
        </w:rPr>
        <w:t>acc</w:t>
      </w:r>
      <w:proofErr w:type="spellEnd"/>
      <w:r>
        <w:rPr>
          <w:color w:val="000000"/>
          <w:sz w:val="21"/>
          <w:szCs w:val="21"/>
        </w:rPr>
        <w:t xml:space="preserve">: 0.9948 - </w:t>
      </w:r>
      <w:proofErr w:type="spellStart"/>
      <w:r>
        <w:rPr>
          <w:color w:val="000000"/>
          <w:sz w:val="21"/>
          <w:szCs w:val="21"/>
        </w:rPr>
        <w:t>val_loss</w:t>
      </w:r>
      <w:proofErr w:type="spellEnd"/>
      <w:r>
        <w:rPr>
          <w:color w:val="000000"/>
          <w:sz w:val="21"/>
          <w:szCs w:val="21"/>
        </w:rPr>
        <w:t xml:space="preserve">: 1.6882e-04 - </w:t>
      </w:r>
      <w:proofErr w:type="spellStart"/>
      <w:r>
        <w:rPr>
          <w:color w:val="000000"/>
          <w:sz w:val="21"/>
          <w:szCs w:val="21"/>
        </w:rPr>
        <w:t>val_acc</w:t>
      </w:r>
      <w:proofErr w:type="spellEnd"/>
      <w:r>
        <w:rPr>
          <w:color w:val="000000"/>
          <w:sz w:val="21"/>
          <w:szCs w:val="21"/>
        </w:rPr>
        <w:t>: 1.0000</w:t>
      </w:r>
    </w:p>
    <w:p w14:paraId="4583020C"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Epoch 55/55</w:t>
      </w:r>
    </w:p>
    <w:p w14:paraId="4DF262BF" w14:textId="77777777" w:rsidR="00682496" w:rsidRDefault="00682496" w:rsidP="00682496">
      <w:pPr>
        <w:pStyle w:val="HTMLPreformatted"/>
        <w:shd w:val="clear" w:color="auto" w:fill="FFFFFF"/>
        <w:wordWrap w:val="0"/>
        <w:textAlignment w:val="baseline"/>
        <w:rPr>
          <w:color w:val="000000"/>
          <w:sz w:val="21"/>
          <w:szCs w:val="21"/>
        </w:rPr>
      </w:pPr>
      <w:r>
        <w:rPr>
          <w:color w:val="000000"/>
          <w:sz w:val="21"/>
          <w:szCs w:val="21"/>
        </w:rPr>
        <w:t xml:space="preserve">21964/21964 [==============================] - 61s 3ms/sample - loss: 0.0157 - </w:t>
      </w:r>
      <w:proofErr w:type="spellStart"/>
      <w:r>
        <w:rPr>
          <w:color w:val="000000"/>
          <w:sz w:val="21"/>
          <w:szCs w:val="21"/>
        </w:rPr>
        <w:t>acc</w:t>
      </w:r>
      <w:proofErr w:type="spellEnd"/>
      <w:r>
        <w:rPr>
          <w:color w:val="000000"/>
          <w:sz w:val="21"/>
          <w:szCs w:val="21"/>
        </w:rPr>
        <w:t xml:space="preserve">: 0.9953 - </w:t>
      </w:r>
      <w:proofErr w:type="spellStart"/>
      <w:r>
        <w:rPr>
          <w:color w:val="000000"/>
          <w:sz w:val="21"/>
          <w:szCs w:val="21"/>
        </w:rPr>
        <w:t>val_loss</w:t>
      </w:r>
      <w:proofErr w:type="spellEnd"/>
      <w:r>
        <w:rPr>
          <w:color w:val="000000"/>
          <w:sz w:val="21"/>
          <w:szCs w:val="21"/>
        </w:rPr>
        <w:t xml:space="preserve">: 1.3220e-04 - </w:t>
      </w:r>
      <w:proofErr w:type="spellStart"/>
      <w:r>
        <w:rPr>
          <w:color w:val="000000"/>
          <w:sz w:val="21"/>
          <w:szCs w:val="21"/>
        </w:rPr>
        <w:t>val_acc</w:t>
      </w:r>
      <w:proofErr w:type="spellEnd"/>
      <w:r>
        <w:rPr>
          <w:color w:val="000000"/>
          <w:sz w:val="21"/>
          <w:szCs w:val="21"/>
        </w:rPr>
        <w:t>: 1.0000</w:t>
      </w:r>
    </w:p>
    <w:p w14:paraId="7CB685E3" w14:textId="77777777" w:rsidR="003B6BE6" w:rsidRPr="003B6BE6" w:rsidRDefault="003B6BE6" w:rsidP="003B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ID" w:eastAsia="en-ID"/>
        </w:rPr>
      </w:pPr>
    </w:p>
    <w:p w14:paraId="44DEEAD6" w14:textId="77777777" w:rsidR="003B6BE6" w:rsidRDefault="003B6BE6" w:rsidP="003B6BE6">
      <w:pPr>
        <w:pStyle w:val="Text"/>
        <w:ind w:firstLine="284"/>
      </w:pPr>
    </w:p>
    <w:p w14:paraId="75444664" w14:textId="77777777" w:rsidR="001B15D9" w:rsidRDefault="00537AAA">
      <w:pPr>
        <w:pStyle w:val="Heading1"/>
      </w:pPr>
      <w:r>
        <w:t>Result</w:t>
      </w:r>
    </w:p>
    <w:p w14:paraId="0A922124" w14:textId="77777777" w:rsidR="00C15D62" w:rsidRDefault="00C15D62" w:rsidP="00C15D62">
      <w:pPr>
        <w:pStyle w:val="Text"/>
        <w:ind w:firstLine="284"/>
      </w:pPr>
      <w:r>
        <w:t>This chapter will explain the results of the research</w:t>
      </w:r>
    </w:p>
    <w:p w14:paraId="0D2C1865" w14:textId="08C8993E" w:rsidR="00C15D62" w:rsidRDefault="00C15D62" w:rsidP="00C15D62">
      <w:pPr>
        <w:pStyle w:val="Text"/>
        <w:ind w:firstLine="284"/>
      </w:pPr>
      <w:r>
        <w:t>Sign Language Classification in Real Time Using the Convolutional Neural Network Method some data such as the effect of preprocessing data, and epoch 55 for accuracy, validation accuracy, loss and lost validation.</w:t>
      </w:r>
    </w:p>
    <w:p w14:paraId="6FB0895F" w14:textId="77777777" w:rsidR="00C15D62" w:rsidRDefault="00C15D62" w:rsidP="00C15D62">
      <w:pPr>
        <w:pStyle w:val="Text"/>
        <w:ind w:firstLine="0"/>
      </w:pPr>
      <w:r>
        <w:t>A. Processing Data</w:t>
      </w:r>
    </w:p>
    <w:p w14:paraId="016A2760" w14:textId="3A374335" w:rsidR="00C15D62" w:rsidRDefault="00C15D62" w:rsidP="00C15D62">
      <w:pPr>
        <w:pStyle w:val="Text"/>
        <w:ind w:firstLine="284"/>
      </w:pPr>
      <w:r>
        <w:t>In this study, experiments were carried out on data preprocessing. When using Images Libraries will be scrutinized, is it better if used or not.</w:t>
      </w:r>
    </w:p>
    <w:p w14:paraId="7EF8315E" w14:textId="77777777" w:rsidR="00275EC0" w:rsidRDefault="00275EC0" w:rsidP="00275EC0">
      <w:pPr>
        <w:pStyle w:val="Text"/>
        <w:ind w:firstLine="284"/>
      </w:pPr>
      <w:proofErr w:type="spellStart"/>
      <w:proofErr w:type="gramStart"/>
      <w:r>
        <w:t>plt.subplot</w:t>
      </w:r>
      <w:proofErr w:type="spellEnd"/>
      <w:proofErr w:type="gramEnd"/>
      <w:r>
        <w:t>(2, 2, 1)</w:t>
      </w:r>
    </w:p>
    <w:p w14:paraId="128ADB69" w14:textId="77777777" w:rsidR="00275EC0" w:rsidRDefault="00275EC0" w:rsidP="00275EC0">
      <w:pPr>
        <w:pStyle w:val="Text"/>
        <w:ind w:firstLine="284"/>
      </w:pPr>
      <w:proofErr w:type="spellStart"/>
      <w:proofErr w:type="gramStart"/>
      <w:r>
        <w:t>plt.plot</w:t>
      </w:r>
      <w:proofErr w:type="spellEnd"/>
      <w:proofErr w:type="gramEnd"/>
      <w:r>
        <w:t>(</w:t>
      </w:r>
      <w:proofErr w:type="spellStart"/>
      <w:r>
        <w:t>history.history</w:t>
      </w:r>
      <w:proofErr w:type="spellEnd"/>
      <w:r>
        <w:t>['loss'], label='loss')</w:t>
      </w:r>
    </w:p>
    <w:p w14:paraId="74101326" w14:textId="77777777" w:rsidR="00275EC0" w:rsidRDefault="00275EC0" w:rsidP="00275EC0">
      <w:pPr>
        <w:pStyle w:val="Text"/>
        <w:ind w:firstLine="284"/>
      </w:pPr>
      <w:proofErr w:type="spellStart"/>
      <w:proofErr w:type="gramStart"/>
      <w:r>
        <w:t>plt.plot</w:t>
      </w:r>
      <w:proofErr w:type="spellEnd"/>
      <w:proofErr w:type="gramEnd"/>
      <w:r>
        <w:t>(</w:t>
      </w:r>
      <w:proofErr w:type="spellStart"/>
      <w:r>
        <w:t>history.history</w:t>
      </w:r>
      <w:proofErr w:type="spellEnd"/>
      <w:r>
        <w:t>['</w:t>
      </w:r>
      <w:proofErr w:type="spellStart"/>
      <w:r>
        <w:t>val_loss</w:t>
      </w:r>
      <w:proofErr w:type="spellEnd"/>
      <w:r>
        <w:t>'], label='</w:t>
      </w:r>
      <w:proofErr w:type="spellStart"/>
      <w:r>
        <w:t>val_loss</w:t>
      </w:r>
      <w:proofErr w:type="spellEnd"/>
      <w:r>
        <w:t>')</w:t>
      </w:r>
    </w:p>
    <w:p w14:paraId="27BB8800" w14:textId="77777777" w:rsidR="00275EC0" w:rsidRDefault="00275EC0" w:rsidP="00275EC0">
      <w:pPr>
        <w:pStyle w:val="Text"/>
        <w:ind w:firstLine="284"/>
      </w:pPr>
      <w:proofErr w:type="spellStart"/>
      <w:proofErr w:type="gramStart"/>
      <w:r>
        <w:t>plt.legend</w:t>
      </w:r>
      <w:proofErr w:type="spellEnd"/>
      <w:proofErr w:type="gramEnd"/>
      <w:r>
        <w:t>()</w:t>
      </w:r>
    </w:p>
    <w:p w14:paraId="605D30C1" w14:textId="77777777" w:rsidR="00275EC0" w:rsidRDefault="00275EC0" w:rsidP="00275EC0">
      <w:pPr>
        <w:pStyle w:val="Text"/>
        <w:ind w:firstLine="284"/>
      </w:pPr>
      <w:proofErr w:type="spellStart"/>
      <w:proofErr w:type="gramStart"/>
      <w:r>
        <w:t>plt.grid</w:t>
      </w:r>
      <w:proofErr w:type="spellEnd"/>
      <w:proofErr w:type="gramEnd"/>
      <w:r>
        <w:t>()</w:t>
      </w:r>
    </w:p>
    <w:p w14:paraId="72244443" w14:textId="77777777" w:rsidR="00275EC0" w:rsidRDefault="00275EC0" w:rsidP="00275EC0">
      <w:pPr>
        <w:pStyle w:val="Text"/>
        <w:ind w:firstLine="284"/>
      </w:pPr>
      <w:proofErr w:type="spellStart"/>
      <w:proofErr w:type="gramStart"/>
      <w:r>
        <w:t>plt.title</w:t>
      </w:r>
      <w:proofErr w:type="spellEnd"/>
      <w:proofErr w:type="gramEnd"/>
      <w:r>
        <w:t>('Loss evolution')</w:t>
      </w:r>
    </w:p>
    <w:p w14:paraId="745BAA9C" w14:textId="77777777" w:rsidR="00275EC0" w:rsidRDefault="00275EC0" w:rsidP="00275EC0">
      <w:pPr>
        <w:pStyle w:val="Text"/>
        <w:ind w:firstLine="284"/>
      </w:pPr>
    </w:p>
    <w:p w14:paraId="7BAD0EA4" w14:textId="77777777" w:rsidR="00275EC0" w:rsidRDefault="00275EC0" w:rsidP="00275EC0">
      <w:pPr>
        <w:pStyle w:val="Text"/>
        <w:ind w:firstLine="284"/>
      </w:pPr>
      <w:proofErr w:type="spellStart"/>
      <w:proofErr w:type="gramStart"/>
      <w:r>
        <w:t>plt.subplot</w:t>
      </w:r>
      <w:proofErr w:type="spellEnd"/>
      <w:proofErr w:type="gramEnd"/>
      <w:r>
        <w:t>(2, 2, 2)</w:t>
      </w:r>
    </w:p>
    <w:p w14:paraId="3917A00A" w14:textId="77777777" w:rsidR="00275EC0" w:rsidRDefault="00275EC0" w:rsidP="00275EC0">
      <w:pPr>
        <w:pStyle w:val="Text"/>
        <w:ind w:firstLine="284"/>
      </w:pPr>
      <w:proofErr w:type="spellStart"/>
      <w:proofErr w:type="gramStart"/>
      <w:r>
        <w:t>plt.plot</w:t>
      </w:r>
      <w:proofErr w:type="spellEnd"/>
      <w:proofErr w:type="gramEnd"/>
      <w:r>
        <w:t>(</w:t>
      </w:r>
      <w:proofErr w:type="spellStart"/>
      <w:r>
        <w:t>history.history</w:t>
      </w:r>
      <w:proofErr w:type="spellEnd"/>
      <w:r>
        <w:t>['acc'], label='acc')</w:t>
      </w:r>
    </w:p>
    <w:p w14:paraId="5A638037" w14:textId="77777777" w:rsidR="00275EC0" w:rsidRDefault="00275EC0" w:rsidP="00275EC0">
      <w:pPr>
        <w:pStyle w:val="Text"/>
        <w:ind w:firstLine="284"/>
      </w:pPr>
      <w:proofErr w:type="spellStart"/>
      <w:proofErr w:type="gramStart"/>
      <w:r>
        <w:t>plt.plot</w:t>
      </w:r>
      <w:proofErr w:type="spellEnd"/>
      <w:proofErr w:type="gramEnd"/>
      <w:r>
        <w:t>(</w:t>
      </w:r>
      <w:proofErr w:type="spellStart"/>
      <w:r>
        <w:t>history.history</w:t>
      </w:r>
      <w:proofErr w:type="spellEnd"/>
      <w:r>
        <w:t>['</w:t>
      </w:r>
      <w:proofErr w:type="spellStart"/>
      <w:r>
        <w:t>val_acc</w:t>
      </w:r>
      <w:proofErr w:type="spellEnd"/>
      <w:r>
        <w:t>'], label='</w:t>
      </w:r>
      <w:proofErr w:type="spellStart"/>
      <w:r>
        <w:t>val_acc</w:t>
      </w:r>
      <w:proofErr w:type="spellEnd"/>
      <w:r>
        <w:t>')</w:t>
      </w:r>
    </w:p>
    <w:p w14:paraId="363A9CFE" w14:textId="77777777" w:rsidR="00275EC0" w:rsidRDefault="00275EC0" w:rsidP="00275EC0">
      <w:pPr>
        <w:pStyle w:val="Text"/>
        <w:ind w:firstLine="284"/>
      </w:pPr>
      <w:proofErr w:type="spellStart"/>
      <w:proofErr w:type="gramStart"/>
      <w:r>
        <w:t>plt.legend</w:t>
      </w:r>
      <w:proofErr w:type="spellEnd"/>
      <w:proofErr w:type="gramEnd"/>
      <w:r>
        <w:t>()</w:t>
      </w:r>
    </w:p>
    <w:p w14:paraId="01A57C0B" w14:textId="77777777" w:rsidR="00275EC0" w:rsidRDefault="00275EC0" w:rsidP="00275EC0">
      <w:pPr>
        <w:pStyle w:val="Text"/>
        <w:ind w:firstLine="284"/>
      </w:pPr>
      <w:proofErr w:type="spellStart"/>
      <w:proofErr w:type="gramStart"/>
      <w:r>
        <w:t>plt.grid</w:t>
      </w:r>
      <w:proofErr w:type="spellEnd"/>
      <w:proofErr w:type="gramEnd"/>
      <w:r>
        <w:t>()</w:t>
      </w:r>
    </w:p>
    <w:p w14:paraId="751A1C05" w14:textId="44945536" w:rsidR="00275EC0" w:rsidRDefault="00275EC0" w:rsidP="00275EC0">
      <w:pPr>
        <w:pStyle w:val="Text"/>
        <w:ind w:firstLine="284"/>
      </w:pPr>
      <w:proofErr w:type="spellStart"/>
      <w:proofErr w:type="gramStart"/>
      <w:r>
        <w:t>plt.title</w:t>
      </w:r>
      <w:proofErr w:type="spellEnd"/>
      <w:proofErr w:type="gramEnd"/>
      <w:r>
        <w:t>('Accuracy evolution')</w:t>
      </w:r>
    </w:p>
    <w:p w14:paraId="3C4C59BE" w14:textId="371225D2" w:rsidR="00C15D62" w:rsidRDefault="00C15D62" w:rsidP="00C15D62">
      <w:pPr>
        <w:pStyle w:val="Text"/>
        <w:ind w:firstLine="284"/>
      </w:pPr>
      <w:r>
        <w:rPr>
          <w:noProof/>
        </w:rPr>
        <w:drawing>
          <wp:inline distT="0" distB="0" distL="0" distR="0" wp14:anchorId="4E41C394" wp14:editId="31E4B476">
            <wp:extent cx="3200400" cy="2458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stretch>
                      <a:fillRect/>
                    </a:stretch>
                  </pic:blipFill>
                  <pic:spPr>
                    <a:xfrm>
                      <a:off x="0" y="0"/>
                      <a:ext cx="3200400" cy="2458720"/>
                    </a:xfrm>
                    <a:prstGeom prst="rect">
                      <a:avLst/>
                    </a:prstGeom>
                  </pic:spPr>
                </pic:pic>
              </a:graphicData>
            </a:graphic>
          </wp:inline>
        </w:drawing>
      </w:r>
    </w:p>
    <w:p w14:paraId="79870BD9" w14:textId="7CEEE8AB" w:rsidR="009667D4" w:rsidRDefault="009667D4" w:rsidP="009667D4">
      <w:pPr>
        <w:pStyle w:val="Text"/>
        <w:ind w:left="1818"/>
      </w:pPr>
      <w:r>
        <w:t xml:space="preserve">Figure </w:t>
      </w:r>
      <w:r w:rsidR="00AF1618">
        <w:t>6</w:t>
      </w:r>
      <w:r>
        <w:t>. Loss Evaluation</w:t>
      </w:r>
    </w:p>
    <w:p w14:paraId="4CDE8B74" w14:textId="77777777" w:rsidR="009667D4" w:rsidRDefault="009667D4" w:rsidP="009667D4">
      <w:pPr>
        <w:pStyle w:val="Text"/>
        <w:ind w:firstLine="284"/>
      </w:pPr>
    </w:p>
    <w:p w14:paraId="1098B24B" w14:textId="5A73A809" w:rsidR="009667D4" w:rsidRDefault="009667D4" w:rsidP="009667D4">
      <w:pPr>
        <w:pStyle w:val="Text"/>
        <w:ind w:firstLine="284"/>
      </w:pPr>
      <w:r>
        <w:lastRenderedPageBreak/>
        <w:t>seen from the diagram above the evaluation of eating loss</w:t>
      </w:r>
    </w:p>
    <w:p w14:paraId="6956676B" w14:textId="4E9870DB" w:rsidR="00C15D62" w:rsidRDefault="009667D4" w:rsidP="009667D4">
      <w:pPr>
        <w:pStyle w:val="Text"/>
        <w:ind w:firstLine="284"/>
      </w:pPr>
      <w:r>
        <w:t xml:space="preserve">very good with a loss of 55 and a </w:t>
      </w:r>
      <w:proofErr w:type="spellStart"/>
      <w:r>
        <w:t>val_loss</w:t>
      </w:r>
      <w:proofErr w:type="spellEnd"/>
      <w:r>
        <w:t xml:space="preserve"> of 55</w:t>
      </w:r>
    </w:p>
    <w:p w14:paraId="54E3C519" w14:textId="59D36CE7" w:rsidR="009667D4" w:rsidRDefault="009667D4" w:rsidP="009667D4">
      <w:pPr>
        <w:pStyle w:val="Text"/>
        <w:ind w:firstLine="284"/>
      </w:pPr>
    </w:p>
    <w:p w14:paraId="05909DEB" w14:textId="46DF91A9" w:rsidR="009667D4" w:rsidRDefault="009667D4" w:rsidP="009667D4">
      <w:pPr>
        <w:pStyle w:val="Text"/>
        <w:ind w:firstLine="284"/>
      </w:pPr>
      <w:r>
        <w:rPr>
          <w:noProof/>
        </w:rPr>
        <w:drawing>
          <wp:inline distT="0" distB="0" distL="0" distR="0" wp14:anchorId="338D492F" wp14:editId="35C3E7EA">
            <wp:extent cx="3200400" cy="2214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stretch>
                      <a:fillRect/>
                    </a:stretch>
                  </pic:blipFill>
                  <pic:spPr>
                    <a:xfrm>
                      <a:off x="0" y="0"/>
                      <a:ext cx="3200400" cy="2214880"/>
                    </a:xfrm>
                    <a:prstGeom prst="rect">
                      <a:avLst/>
                    </a:prstGeom>
                  </pic:spPr>
                </pic:pic>
              </a:graphicData>
            </a:graphic>
          </wp:inline>
        </w:drawing>
      </w:r>
    </w:p>
    <w:p w14:paraId="7A4663B1" w14:textId="43141D0A" w:rsidR="009667D4" w:rsidRDefault="009667D4" w:rsidP="009667D4">
      <w:pPr>
        <w:pStyle w:val="Text"/>
        <w:ind w:left="928" w:firstLine="284"/>
      </w:pPr>
      <w:r>
        <w:t xml:space="preserve">Figure </w:t>
      </w:r>
      <w:r w:rsidR="00AF1618">
        <w:t>7</w:t>
      </w:r>
      <w:r>
        <w:t>. Evolution of accuracy</w:t>
      </w:r>
    </w:p>
    <w:p w14:paraId="796B7C00" w14:textId="462E87DE" w:rsidR="009667D4" w:rsidRDefault="009667D4" w:rsidP="009667D4">
      <w:pPr>
        <w:pStyle w:val="Text"/>
        <w:ind w:firstLine="284"/>
      </w:pPr>
    </w:p>
    <w:p w14:paraId="2B811233" w14:textId="683EF63D" w:rsidR="009667D4" w:rsidRDefault="009667D4" w:rsidP="009667D4">
      <w:pPr>
        <w:pStyle w:val="Text"/>
        <w:ind w:firstLine="284"/>
      </w:pPr>
      <w:r>
        <w:t>of the epochal results for the resulting accuracy</w:t>
      </w:r>
    </w:p>
    <w:p w14:paraId="763692BA" w14:textId="7376516C" w:rsidR="009667D4" w:rsidRDefault="009667D4" w:rsidP="009667D4">
      <w:pPr>
        <w:pStyle w:val="Text"/>
        <w:ind w:firstLine="284"/>
      </w:pPr>
      <w:r>
        <w:t>99% close to perfect.</w:t>
      </w:r>
    </w:p>
    <w:p w14:paraId="0A6657A3" w14:textId="2A3F68E0" w:rsidR="007A33A9" w:rsidRDefault="007A33A9" w:rsidP="007A33A9">
      <w:pPr>
        <w:pStyle w:val="Text"/>
        <w:ind w:left="284" w:firstLine="0"/>
      </w:pPr>
      <w:r>
        <w:t>The two graphs don't show much differences in accuracy on the use of horizontal flip or not. Moreover, both feature graphics good accuracy on training but on validation</w:t>
      </w:r>
    </w:p>
    <w:p w14:paraId="548A924E" w14:textId="37501B1D" w:rsidR="007A33A9" w:rsidRDefault="007A33A9" w:rsidP="007A33A9">
      <w:pPr>
        <w:pStyle w:val="Text"/>
        <w:ind w:firstLine="284"/>
      </w:pPr>
      <w:r>
        <w:t>the graph is not stable.</w:t>
      </w:r>
    </w:p>
    <w:p w14:paraId="1C4503AD" w14:textId="58C4BE41" w:rsidR="009667D4" w:rsidRDefault="009667D4" w:rsidP="009667D4">
      <w:pPr>
        <w:pStyle w:val="Text"/>
        <w:ind w:firstLine="284"/>
      </w:pPr>
    </w:p>
    <w:p w14:paraId="3973DC2A" w14:textId="02956B84" w:rsidR="009667D4" w:rsidRDefault="009667D4" w:rsidP="009667D4">
      <w:pPr>
        <w:pStyle w:val="Text"/>
        <w:ind w:firstLine="284"/>
      </w:pPr>
      <w:r>
        <w:t>after knowing the results of the epoch, the process of visualizing new prediction results is carried out</w:t>
      </w:r>
    </w:p>
    <w:p w14:paraId="7A78CE0A" w14:textId="3FDAB71E" w:rsidR="00275EC0" w:rsidRDefault="00275EC0" w:rsidP="00275EC0">
      <w:pPr>
        <w:pStyle w:val="Text"/>
        <w:ind w:firstLine="284"/>
      </w:pPr>
      <w:r>
        <w:t>visualize the prediction results</w:t>
      </w:r>
    </w:p>
    <w:p w14:paraId="07855012" w14:textId="3DE89378" w:rsidR="00275EC0" w:rsidRDefault="00275EC0" w:rsidP="00275EC0">
      <w:pPr>
        <w:pStyle w:val="Text"/>
        <w:ind w:firstLine="284"/>
      </w:pPr>
      <w:r>
        <w:t>L = 5</w:t>
      </w:r>
    </w:p>
    <w:p w14:paraId="3B65D60F" w14:textId="399AB941" w:rsidR="00275EC0" w:rsidRDefault="00275EC0" w:rsidP="00AF1618">
      <w:pPr>
        <w:pStyle w:val="Text"/>
        <w:ind w:firstLine="284"/>
      </w:pPr>
      <w:r>
        <w:t>W = 5</w:t>
      </w:r>
    </w:p>
    <w:p w14:paraId="4CD1CCF3" w14:textId="77777777" w:rsidR="00275EC0" w:rsidRDefault="00275EC0" w:rsidP="00275EC0">
      <w:pPr>
        <w:pStyle w:val="Text"/>
        <w:ind w:firstLine="284"/>
      </w:pPr>
      <w:r>
        <w:t xml:space="preserve">fig, axis = </w:t>
      </w:r>
      <w:proofErr w:type="spellStart"/>
      <w:r>
        <w:t>plt</w:t>
      </w:r>
      <w:proofErr w:type="spellEnd"/>
      <w:r>
        <w:t xml:space="preserve">. </w:t>
      </w:r>
      <w:proofErr w:type="gramStart"/>
      <w:r>
        <w:t>subplot(</w:t>
      </w:r>
      <w:proofErr w:type="gramEnd"/>
      <w:r>
        <w:t xml:space="preserve">L, W, </w:t>
      </w:r>
      <w:proofErr w:type="spellStart"/>
      <w:r>
        <w:t>figsize</w:t>
      </w:r>
      <w:proofErr w:type="spellEnd"/>
      <w:r>
        <w:t xml:space="preserve"> = (12,12))</w:t>
      </w:r>
    </w:p>
    <w:p w14:paraId="27B05567" w14:textId="7ADBF8E6" w:rsidR="00275EC0" w:rsidRDefault="00275EC0" w:rsidP="00275EC0">
      <w:pPr>
        <w:pStyle w:val="Text"/>
        <w:ind w:firstLine="284"/>
      </w:pPr>
      <w:r>
        <w:t xml:space="preserve">ax = </w:t>
      </w:r>
      <w:proofErr w:type="spellStart"/>
      <w:proofErr w:type="gramStart"/>
      <w:r>
        <w:t>axe.ravel</w:t>
      </w:r>
      <w:proofErr w:type="spellEnd"/>
      <w:proofErr w:type="gramEnd"/>
      <w:r>
        <w:t>()</w:t>
      </w:r>
    </w:p>
    <w:p w14:paraId="32C92311" w14:textId="77777777" w:rsidR="00275EC0" w:rsidRDefault="00275EC0" w:rsidP="00275EC0">
      <w:pPr>
        <w:pStyle w:val="Text"/>
        <w:ind w:firstLine="284"/>
      </w:pPr>
    </w:p>
    <w:p w14:paraId="69530410" w14:textId="48113C2B" w:rsidR="00275EC0" w:rsidRDefault="00275EC0" w:rsidP="00275EC0">
      <w:pPr>
        <w:pStyle w:val="Text"/>
        <w:ind w:firstLine="284"/>
      </w:pPr>
      <w:r>
        <w:t xml:space="preserve">for me in np. </w:t>
      </w:r>
      <w:proofErr w:type="gramStart"/>
      <w:r>
        <w:t>range(</w:t>
      </w:r>
      <w:proofErr w:type="gramEnd"/>
      <w:r>
        <w:t>0, L * W):</w:t>
      </w:r>
    </w:p>
    <w:p w14:paraId="30CFBF31" w14:textId="2BD562E2" w:rsidR="00275EC0" w:rsidRDefault="00275EC0" w:rsidP="00275EC0">
      <w:pPr>
        <w:pStyle w:val="Text"/>
        <w:ind w:firstLine="284"/>
      </w:pPr>
      <w:r>
        <w:t xml:space="preserve">    axes[</w:t>
      </w:r>
      <w:proofErr w:type="spellStart"/>
      <w:r>
        <w:t>i</w:t>
      </w:r>
      <w:proofErr w:type="spellEnd"/>
      <w:proofErr w:type="gramStart"/>
      <w:r>
        <w:t>].</w:t>
      </w:r>
      <w:proofErr w:type="spellStart"/>
      <w:r>
        <w:t>imshow</w:t>
      </w:r>
      <w:proofErr w:type="spellEnd"/>
      <w:proofErr w:type="gramEnd"/>
      <w:r>
        <w:t>(</w:t>
      </w:r>
      <w:proofErr w:type="spellStart"/>
      <w:r>
        <w:t>X_test</w:t>
      </w:r>
      <w:proofErr w:type="spellEnd"/>
      <w:r>
        <w:t>[</w:t>
      </w:r>
      <w:proofErr w:type="spellStart"/>
      <w:r>
        <w:t>i</w:t>
      </w:r>
      <w:proofErr w:type="spellEnd"/>
      <w:r>
        <w:t>].reshape(28,28))</w:t>
      </w:r>
    </w:p>
    <w:p w14:paraId="2CE68B6D" w14:textId="4F568919" w:rsidR="00275EC0" w:rsidRDefault="00275EC0" w:rsidP="00275EC0">
      <w:pPr>
        <w:pStyle w:val="Text"/>
        <w:ind w:firstLine="284"/>
      </w:pPr>
      <w:r>
        <w:t xml:space="preserve">    axes[</w:t>
      </w:r>
      <w:proofErr w:type="spellStart"/>
      <w:r>
        <w:t>i</w:t>
      </w:r>
      <w:proofErr w:type="spellEnd"/>
      <w:proofErr w:type="gramStart"/>
      <w:r>
        <w:t>].</w:t>
      </w:r>
      <w:proofErr w:type="spellStart"/>
      <w:r>
        <w:t>set</w:t>
      </w:r>
      <w:proofErr w:type="gramEnd"/>
      <w:r>
        <w:t>_title</w:t>
      </w:r>
      <w:proofErr w:type="spellEnd"/>
      <w:r>
        <w:t>(</w:t>
      </w:r>
      <w:proofErr w:type="spellStart"/>
      <w:r>
        <w:t>f"Predicted</w:t>
      </w:r>
      <w:proofErr w:type="spellEnd"/>
      <w:r>
        <w:t xml:space="preserve"> Class = {</w:t>
      </w:r>
      <w:proofErr w:type="spellStart"/>
      <w:r>
        <w:t>predicted_classes</w:t>
      </w:r>
      <w:proofErr w:type="spellEnd"/>
      <w:r>
        <w:t>[</w:t>
      </w:r>
      <w:proofErr w:type="spellStart"/>
      <w:r>
        <w:t>i</w:t>
      </w:r>
      <w:proofErr w:type="spellEnd"/>
      <w:r>
        <w:t>]:0.1f}\n True Class = {</w:t>
      </w:r>
      <w:proofErr w:type="spellStart"/>
      <w:r>
        <w:t>y_test</w:t>
      </w:r>
      <w:proofErr w:type="spellEnd"/>
      <w:r>
        <w:t>[</w:t>
      </w:r>
      <w:proofErr w:type="spellStart"/>
      <w:r>
        <w:t>i</w:t>
      </w:r>
      <w:proofErr w:type="spellEnd"/>
      <w:r>
        <w:t>]:0.1f}")</w:t>
      </w:r>
    </w:p>
    <w:p w14:paraId="237F9929" w14:textId="21687C23" w:rsidR="00275EC0" w:rsidRDefault="00275EC0" w:rsidP="00275EC0">
      <w:pPr>
        <w:pStyle w:val="Text"/>
        <w:ind w:firstLine="284"/>
      </w:pPr>
      <w:r>
        <w:t xml:space="preserve">    axis[</w:t>
      </w:r>
      <w:proofErr w:type="spellStart"/>
      <w:r>
        <w:t>i</w:t>
      </w:r>
      <w:proofErr w:type="spellEnd"/>
      <w:proofErr w:type="gramStart"/>
      <w:r>
        <w:t>].axis</w:t>
      </w:r>
      <w:proofErr w:type="gramEnd"/>
      <w:r>
        <w:t>('off')</w:t>
      </w:r>
    </w:p>
    <w:p w14:paraId="1FDEF1D4" w14:textId="1FC953C7" w:rsidR="009667D4" w:rsidRDefault="00682496" w:rsidP="00275EC0">
      <w:pPr>
        <w:pStyle w:val="Text"/>
        <w:ind w:firstLine="284"/>
      </w:pPr>
      <w:r>
        <w:rPr>
          <w:noProof/>
        </w:rPr>
        <w:drawing>
          <wp:anchor distT="0" distB="0" distL="114300" distR="114300" simplePos="0" relativeHeight="251659264" behindDoc="0" locked="0" layoutInCell="1" allowOverlap="1" wp14:anchorId="340326B7" wp14:editId="669EE8FD">
            <wp:simplePos x="0" y="0"/>
            <wp:positionH relativeFrom="column">
              <wp:posOffset>329684</wp:posOffset>
            </wp:positionH>
            <wp:positionV relativeFrom="paragraph">
              <wp:posOffset>185036</wp:posOffset>
            </wp:positionV>
            <wp:extent cx="2682875" cy="1704340"/>
            <wp:effectExtent l="0" t="0" r="317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stretch>
                      <a:fillRect/>
                    </a:stretch>
                  </pic:blipFill>
                  <pic:spPr>
                    <a:xfrm>
                      <a:off x="0" y="0"/>
                      <a:ext cx="2682875" cy="17043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75EC0">
        <w:t>plt</w:t>
      </w:r>
      <w:proofErr w:type="spellEnd"/>
      <w:r w:rsidR="00275EC0">
        <w:t xml:space="preserve">. </w:t>
      </w:r>
      <w:proofErr w:type="spellStart"/>
      <w:r w:rsidR="00275EC0">
        <w:t>subplots_adjust</w:t>
      </w:r>
      <w:proofErr w:type="spellEnd"/>
      <w:r w:rsidR="00275EC0">
        <w:t>(</w:t>
      </w:r>
      <w:proofErr w:type="spellStart"/>
      <w:r w:rsidR="00275EC0">
        <w:t>wspace</w:t>
      </w:r>
      <w:proofErr w:type="spellEnd"/>
      <w:r w:rsidR="00275EC0">
        <w:t>=0,5)</w:t>
      </w:r>
    </w:p>
    <w:p w14:paraId="6C16E595" w14:textId="2F8EEDC6" w:rsidR="00AF1618" w:rsidRDefault="00AF1618" w:rsidP="00682496">
      <w:pPr>
        <w:pStyle w:val="Text"/>
        <w:ind w:left="1414"/>
      </w:pPr>
      <w:r>
        <w:t xml:space="preserve">Figure </w:t>
      </w:r>
      <w:r>
        <w:t>8</w:t>
      </w:r>
      <w:r>
        <w:t>. Prediction Results</w:t>
      </w:r>
    </w:p>
    <w:p w14:paraId="75895FE5" w14:textId="4B3EA47F" w:rsidR="00682496" w:rsidRDefault="00682496" w:rsidP="00AF1618">
      <w:pPr>
        <w:pStyle w:val="Text"/>
        <w:ind w:firstLine="0"/>
      </w:pPr>
      <w:r>
        <w:rPr>
          <w:noProof/>
        </w:rPr>
        <w:drawing>
          <wp:anchor distT="0" distB="0" distL="114300" distR="114300" simplePos="0" relativeHeight="251658240" behindDoc="0" locked="0" layoutInCell="1" allowOverlap="1" wp14:anchorId="2901D6A2" wp14:editId="3522CF35">
            <wp:simplePos x="0" y="0"/>
            <wp:positionH relativeFrom="column">
              <wp:posOffset>141605</wp:posOffset>
            </wp:positionH>
            <wp:positionV relativeFrom="paragraph">
              <wp:posOffset>154940</wp:posOffset>
            </wp:positionV>
            <wp:extent cx="3200400" cy="225171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3200400" cy="2251710"/>
                    </a:xfrm>
                    <a:prstGeom prst="rect">
                      <a:avLst/>
                    </a:prstGeom>
                  </pic:spPr>
                </pic:pic>
              </a:graphicData>
            </a:graphic>
          </wp:anchor>
        </w:drawing>
      </w:r>
    </w:p>
    <w:p w14:paraId="67AF7B0D" w14:textId="42D0F345" w:rsidR="00AF1618" w:rsidRDefault="00AF1618" w:rsidP="00BA1974">
      <w:pPr>
        <w:pStyle w:val="Text"/>
        <w:ind w:firstLine="0"/>
      </w:pPr>
    </w:p>
    <w:p w14:paraId="65BB7FDC" w14:textId="099FBD42" w:rsidR="00AF1618" w:rsidRDefault="00682496" w:rsidP="00AF1618">
      <w:pPr>
        <w:pStyle w:val="Text"/>
        <w:ind w:left="1414"/>
      </w:pPr>
      <w:r>
        <w:rPr>
          <w:noProof/>
        </w:rPr>
        <w:drawing>
          <wp:anchor distT="0" distB="0" distL="114300" distR="114300" simplePos="0" relativeHeight="251661312" behindDoc="1" locked="0" layoutInCell="1" allowOverlap="1" wp14:anchorId="0822C94D" wp14:editId="502C36C9">
            <wp:simplePos x="0" y="0"/>
            <wp:positionH relativeFrom="margin">
              <wp:align>right</wp:align>
            </wp:positionH>
            <wp:positionV relativeFrom="paragraph">
              <wp:posOffset>283657</wp:posOffset>
            </wp:positionV>
            <wp:extent cx="2853690" cy="2000885"/>
            <wp:effectExtent l="0" t="0" r="3810" b="0"/>
            <wp:wrapTight wrapText="bothSides">
              <wp:wrapPolygon edited="0">
                <wp:start x="0" y="0"/>
                <wp:lineTo x="0" y="21387"/>
                <wp:lineTo x="21485" y="21387"/>
                <wp:lineTo x="2148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stretch>
                      <a:fillRect/>
                    </a:stretch>
                  </pic:blipFill>
                  <pic:spPr>
                    <a:xfrm>
                      <a:off x="0" y="0"/>
                      <a:ext cx="2853690" cy="2000885"/>
                    </a:xfrm>
                    <a:prstGeom prst="rect">
                      <a:avLst/>
                    </a:prstGeom>
                  </pic:spPr>
                </pic:pic>
              </a:graphicData>
            </a:graphic>
            <wp14:sizeRelH relativeFrom="margin">
              <wp14:pctWidth>0</wp14:pctWidth>
            </wp14:sizeRelH>
            <wp14:sizeRelV relativeFrom="margin">
              <wp14:pctHeight>0</wp14:pctHeight>
            </wp14:sizeRelV>
          </wp:anchor>
        </w:drawing>
      </w:r>
      <w:r w:rsidR="00AF1618">
        <w:t xml:space="preserve">Figure </w:t>
      </w:r>
      <w:r w:rsidR="00AF1618">
        <w:t>9</w:t>
      </w:r>
      <w:r w:rsidR="00AF1618">
        <w:t>. Prediction Results</w:t>
      </w:r>
    </w:p>
    <w:p w14:paraId="25486F39" w14:textId="5AACA1A7" w:rsidR="00AF1618" w:rsidRDefault="00AF1618" w:rsidP="00AF1618">
      <w:pPr>
        <w:pStyle w:val="Text"/>
        <w:ind w:left="1414"/>
      </w:pPr>
      <w:r>
        <w:t xml:space="preserve">Figure </w:t>
      </w:r>
      <w:r>
        <w:t>10</w:t>
      </w:r>
      <w:r>
        <w:t>. Prediction Results</w:t>
      </w:r>
    </w:p>
    <w:p w14:paraId="29D7497D" w14:textId="2459EB04" w:rsidR="00AF1618" w:rsidRDefault="00AF1618" w:rsidP="00BA1974">
      <w:pPr>
        <w:pStyle w:val="Text"/>
        <w:ind w:firstLine="0"/>
      </w:pPr>
    </w:p>
    <w:p w14:paraId="41B7D0B8" w14:textId="108B6FF6" w:rsidR="00BA1974" w:rsidRDefault="00BA1974" w:rsidP="00BA1974">
      <w:pPr>
        <w:pStyle w:val="Text"/>
        <w:ind w:firstLine="0"/>
      </w:pPr>
      <w:r>
        <w:t>From the experiment above, it can be seen that the test has been carried out on the dataset itself has the correct prediction results</w:t>
      </w:r>
    </w:p>
    <w:p w14:paraId="43CEF052" w14:textId="258320CD" w:rsidR="00BA1974" w:rsidRDefault="00BA1974" w:rsidP="00BA1974">
      <w:pPr>
        <w:pStyle w:val="Text"/>
        <w:ind w:firstLine="0"/>
      </w:pPr>
      <w:r>
        <w:t>while in other images it is not always true. Classification results</w:t>
      </w:r>
    </w:p>
    <w:p w14:paraId="1BA1C307" w14:textId="7D76C2D7" w:rsidR="00275EC0" w:rsidRPr="00AF1618" w:rsidRDefault="00BA1974" w:rsidP="00AF1618">
      <w:pPr>
        <w:pStyle w:val="Text"/>
        <w:ind w:firstLine="0"/>
      </w:pPr>
      <w:r>
        <w:t xml:space="preserve">Using the </w:t>
      </w:r>
      <w:proofErr w:type="spellStart"/>
      <w:r>
        <w:t>ccn</w:t>
      </w:r>
      <w:proofErr w:type="spellEnd"/>
      <w:r>
        <w:t xml:space="preserve"> method, 95% accuracy is produced.</w:t>
      </w:r>
    </w:p>
    <w:p w14:paraId="16C75E02" w14:textId="77777777" w:rsidR="00275EC0" w:rsidRPr="00275EC0" w:rsidRDefault="00275EC0" w:rsidP="00275EC0"/>
    <w:p w14:paraId="7B852138" w14:textId="3EC4C9FD" w:rsidR="001B15D9" w:rsidRDefault="00537AAA">
      <w:pPr>
        <w:pStyle w:val="Heading1"/>
      </w:pPr>
      <w:r>
        <w:t>Conclusion</w:t>
      </w:r>
    </w:p>
    <w:p w14:paraId="5C166425" w14:textId="57EB53B8" w:rsidR="001077D3" w:rsidRDefault="001077D3" w:rsidP="00ED292F">
      <w:pPr>
        <w:jc w:val="both"/>
      </w:pPr>
      <w:r>
        <w:t>In this study conducted research on classification Sign</w:t>
      </w:r>
      <w:r w:rsidR="00ED292F">
        <w:t xml:space="preserve"> </w:t>
      </w:r>
      <w:r>
        <w:t>Language Classification in Real Time Using the Convolutional Neural Network Method. This CNN model was created with</w:t>
      </w:r>
      <w:r w:rsidR="00ED292F">
        <w:t xml:space="preserve"> </w:t>
      </w:r>
      <w:r>
        <w:t xml:space="preserve">using several layers such as Cv2, split, </w:t>
      </w:r>
      <w:proofErr w:type="spellStart"/>
      <w:r>
        <w:t>matloplob</w:t>
      </w:r>
      <w:proofErr w:type="spellEnd"/>
      <w:r>
        <w:t xml:space="preserve"> and </w:t>
      </w:r>
      <w:proofErr w:type="spellStart"/>
      <w:r>
        <w:t>numpay</w:t>
      </w:r>
      <w:proofErr w:type="spellEnd"/>
      <w:r>
        <w:t>. Some things are done for</w:t>
      </w:r>
      <w:r w:rsidR="00ED292F">
        <w:t xml:space="preserve"> </w:t>
      </w:r>
      <w:r>
        <w:t>find out the difference in accuracy in pre-processing</w:t>
      </w:r>
      <w:r w:rsidR="00ED292F">
        <w:t xml:space="preserve"> </w:t>
      </w:r>
      <w:r>
        <w:t>data, and time. From this study the results of the accuracy are</w:t>
      </w:r>
      <w:r w:rsidR="00ED292F">
        <w:t xml:space="preserve"> </w:t>
      </w:r>
      <w:r>
        <w:t>obtained is 95.4%. From this research found</w:t>
      </w:r>
      <w:r w:rsidR="00ED292F">
        <w:t xml:space="preserve"> </w:t>
      </w:r>
      <w:r>
        <w:t>high loss on validation accuracy whereas loss</w:t>
      </w:r>
      <w:r w:rsidR="00ED292F">
        <w:t xml:space="preserve"> </w:t>
      </w:r>
      <w:r>
        <w:t>on training quite stable. The most predictable letter</w:t>
      </w:r>
      <w:r w:rsidR="00ED292F">
        <w:t xml:space="preserve"> </w:t>
      </w:r>
      <w:r>
        <w:t>the good ones are v and n while the worst ones are when</w:t>
      </w:r>
      <w:r w:rsidR="00ED292F">
        <w:t xml:space="preserve"> </w:t>
      </w:r>
      <w:r>
        <w:t>predict the letters n, c, j, and z. For development</w:t>
      </w:r>
      <w:r w:rsidR="00ED292F">
        <w:t xml:space="preserve"> </w:t>
      </w:r>
      <w:r>
        <w:t>Going forward, several things will be done</w:t>
      </w:r>
    </w:p>
    <w:p w14:paraId="1E85D112" w14:textId="2945D61E" w:rsidR="001077D3" w:rsidRDefault="001077D3" w:rsidP="00ED292F">
      <w:pPr>
        <w:jc w:val="both"/>
      </w:pPr>
      <w:r>
        <w:lastRenderedPageBreak/>
        <w:t>fixing the model by changing its layers and</w:t>
      </w:r>
      <w:r w:rsidR="00ED292F">
        <w:t xml:space="preserve"> </w:t>
      </w:r>
      <w:r>
        <w:t>also do different preprocessing order values</w:t>
      </w:r>
      <w:r w:rsidR="00ED292F">
        <w:t xml:space="preserve"> </w:t>
      </w:r>
      <w:r>
        <w:t>loss can be reduced and provide more accuracy</w:t>
      </w:r>
      <w:r w:rsidR="00ED292F">
        <w:t xml:space="preserve"> </w:t>
      </w:r>
      <w:r>
        <w:t>tall.</w:t>
      </w:r>
    </w:p>
    <w:p w14:paraId="69DCD57C" w14:textId="54887418" w:rsidR="001077D3" w:rsidRPr="001077D3" w:rsidRDefault="00ED292F" w:rsidP="00ED292F">
      <w:pPr>
        <w:jc w:val="both"/>
      </w:pPr>
      <w:r>
        <w:rPr>
          <w:noProof/>
        </w:rPr>
        <w:drawing>
          <wp:inline distT="0" distB="0" distL="0" distR="0" wp14:anchorId="170DE8A6" wp14:editId="029508FB">
            <wp:extent cx="3200400" cy="619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stretch>
                      <a:fillRect/>
                    </a:stretch>
                  </pic:blipFill>
                  <pic:spPr>
                    <a:xfrm>
                      <a:off x="0" y="0"/>
                      <a:ext cx="3200400" cy="619125"/>
                    </a:xfrm>
                    <a:prstGeom prst="rect">
                      <a:avLst/>
                    </a:prstGeom>
                  </pic:spPr>
                </pic:pic>
              </a:graphicData>
            </a:graphic>
          </wp:inline>
        </w:drawing>
      </w:r>
    </w:p>
    <w:p w14:paraId="2443A7A5" w14:textId="33D712CD" w:rsidR="00682496" w:rsidRDefault="00ED292F" w:rsidP="00682496">
      <w:pPr>
        <w:pStyle w:val="Text"/>
        <w:ind w:left="928" w:firstLine="284"/>
      </w:pPr>
      <w:proofErr w:type="spellStart"/>
      <w:r>
        <w:t>Figture</w:t>
      </w:r>
      <w:proofErr w:type="spellEnd"/>
      <w:r>
        <w:t xml:space="preserve"> </w:t>
      </w:r>
      <w:r w:rsidR="00AF1618">
        <w:t>11</w:t>
      </w:r>
      <w:r>
        <w:t>. Accuracy Score</w:t>
      </w:r>
    </w:p>
    <w:p w14:paraId="05881AD8" w14:textId="5A43290B" w:rsidR="00AF6188" w:rsidRDefault="00537AAA" w:rsidP="00AF6188">
      <w:pPr>
        <w:pStyle w:val="ReferenceHead"/>
        <w:rPr>
          <w:color w:val="000000"/>
          <w:sz w:val="16"/>
          <w:szCs w:val="16"/>
        </w:rPr>
      </w:pPr>
      <w:r>
        <w:t>References</w:t>
      </w:r>
    </w:p>
    <w:p w14:paraId="13988832" w14:textId="5A43290B" w:rsidR="001B15D9" w:rsidRDefault="001B15D9">
      <w:pPr>
        <w:widowControl w:val="0"/>
        <w:autoSpaceDE w:val="0"/>
        <w:autoSpaceDN w:val="0"/>
        <w:adjustRightInd w:val="0"/>
        <w:spacing w:before="5" w:line="140" w:lineRule="exact"/>
        <w:rPr>
          <w:color w:val="000000"/>
          <w:sz w:val="16"/>
          <w:szCs w:val="16"/>
        </w:rPr>
      </w:pPr>
    </w:p>
    <w:p w14:paraId="3066D446" w14:textId="6DA0EC8A" w:rsidR="00CA28E9" w:rsidRPr="00CA28E9" w:rsidRDefault="00AF6188" w:rsidP="004F73CC">
      <w:pPr>
        <w:widowControl w:val="0"/>
        <w:autoSpaceDE w:val="0"/>
        <w:autoSpaceDN w:val="0"/>
        <w:adjustRightInd w:val="0"/>
        <w:spacing w:line="240" w:lineRule="exact"/>
        <w:ind w:left="640" w:hanging="640"/>
        <w:jc w:val="both"/>
        <w:rPr>
          <w:noProof/>
          <w:sz w:val="16"/>
          <w:szCs w:val="24"/>
        </w:rPr>
      </w:pPr>
      <w:r>
        <w:rPr>
          <w:color w:val="000000"/>
          <w:sz w:val="16"/>
          <w:szCs w:val="16"/>
        </w:rPr>
        <w:fldChar w:fldCharType="begin" w:fldLock="1"/>
      </w:r>
      <w:r>
        <w:rPr>
          <w:color w:val="000000"/>
          <w:sz w:val="16"/>
          <w:szCs w:val="16"/>
        </w:rPr>
        <w:instrText xml:space="preserve">ADDIN Mendeley Bibliography CSL_BIBLIOGRAPHY </w:instrText>
      </w:r>
      <w:r>
        <w:rPr>
          <w:color w:val="000000"/>
          <w:sz w:val="16"/>
          <w:szCs w:val="16"/>
        </w:rPr>
        <w:fldChar w:fldCharType="separate"/>
      </w:r>
      <w:r w:rsidR="00CA28E9" w:rsidRPr="00CA28E9">
        <w:rPr>
          <w:noProof/>
          <w:sz w:val="16"/>
          <w:szCs w:val="24"/>
        </w:rPr>
        <w:t>[1]</w:t>
      </w:r>
      <w:r w:rsidR="00CA28E9" w:rsidRPr="00CA28E9">
        <w:rPr>
          <w:noProof/>
          <w:sz w:val="16"/>
          <w:szCs w:val="24"/>
        </w:rPr>
        <w:tab/>
        <w:t xml:space="preserve">F. Devina, C. Citra, and E. Tanuwijaya, “Klasifikasi Bahasa Isyarat Amerika menggunakan Convolutional Neural Network American Sign Language Classification using Convolutional Neural Network,” </w:t>
      </w:r>
      <w:r w:rsidR="00CA28E9" w:rsidRPr="00CA28E9">
        <w:rPr>
          <w:i/>
          <w:iCs/>
          <w:noProof/>
          <w:sz w:val="16"/>
          <w:szCs w:val="24"/>
        </w:rPr>
        <w:t>J. Sist. dan Teknol. Inf.</w:t>
      </w:r>
      <w:r w:rsidR="00CA28E9" w:rsidRPr="00CA28E9">
        <w:rPr>
          <w:noProof/>
          <w:sz w:val="16"/>
          <w:szCs w:val="24"/>
        </w:rPr>
        <w:t>, vol. 10, no. 1, pp. 139–144, 2022, doi: 10.26418/justin.v10i1.47184.</w:t>
      </w:r>
    </w:p>
    <w:p w14:paraId="73EA48E9"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2]</w:t>
      </w:r>
      <w:r w:rsidRPr="00CA28E9">
        <w:rPr>
          <w:noProof/>
          <w:sz w:val="16"/>
          <w:szCs w:val="24"/>
        </w:rPr>
        <w:tab/>
        <w:t xml:space="preserve">R. Sistem </w:t>
      </w:r>
      <w:r w:rsidRPr="00CA28E9">
        <w:rPr>
          <w:i/>
          <w:iCs/>
          <w:noProof/>
          <w:sz w:val="16"/>
          <w:szCs w:val="24"/>
        </w:rPr>
        <w:t>et al.</w:t>
      </w:r>
      <w:r w:rsidRPr="00CA28E9">
        <w:rPr>
          <w:noProof/>
          <w:sz w:val="16"/>
          <w:szCs w:val="24"/>
        </w:rPr>
        <w:t>, “JURNAL RESTI,” vol. 1, no. 10, 2021.</w:t>
      </w:r>
    </w:p>
    <w:p w14:paraId="7DFBF76B"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3]</w:t>
      </w:r>
      <w:r w:rsidRPr="00CA28E9">
        <w:rPr>
          <w:noProof/>
          <w:sz w:val="16"/>
          <w:szCs w:val="24"/>
        </w:rPr>
        <w:tab/>
        <w:t xml:space="preserve">F. Siddique, S. Sakib, and M. A. B. Siddique, “Recognition of handwritten digit using convolutional neural network in python with tensorflow and comparison of performance for various hidden layers,” </w:t>
      </w:r>
      <w:r w:rsidRPr="00CA28E9">
        <w:rPr>
          <w:i/>
          <w:iCs/>
          <w:noProof/>
          <w:sz w:val="16"/>
          <w:szCs w:val="24"/>
        </w:rPr>
        <w:t>2019 5th Int. Conf. Adv. Electr. Eng. ICAEE 2019</w:t>
      </w:r>
      <w:r w:rsidRPr="00CA28E9">
        <w:rPr>
          <w:noProof/>
          <w:sz w:val="16"/>
          <w:szCs w:val="24"/>
        </w:rPr>
        <w:t>, pp. 541–546, 2019, doi: 10.1109/ICAEE48663.2019.8975496.</w:t>
      </w:r>
    </w:p>
    <w:p w14:paraId="464FCFE9"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4]</w:t>
      </w:r>
      <w:r w:rsidRPr="00CA28E9">
        <w:rPr>
          <w:noProof/>
          <w:sz w:val="16"/>
          <w:szCs w:val="24"/>
        </w:rPr>
        <w:tab/>
        <w:t xml:space="preserve">C. R. Aritonang, A. Atmam, and E. Zondra, “Analisis Putaran Motor Pada Electrical Submersible Pump (ESP) Menggunakan Fuzzy Logic Controler Berbasis Python,” </w:t>
      </w:r>
      <w:r w:rsidRPr="00CA28E9">
        <w:rPr>
          <w:i/>
          <w:iCs/>
          <w:noProof/>
          <w:sz w:val="16"/>
          <w:szCs w:val="24"/>
        </w:rPr>
        <w:t>Sain, Energi, Teknol. Ind.</w:t>
      </w:r>
      <w:r w:rsidRPr="00CA28E9">
        <w:rPr>
          <w:noProof/>
          <w:sz w:val="16"/>
          <w:szCs w:val="24"/>
        </w:rPr>
        <w:t>, vol. 4, no. 1, pp. 32–39, 2019, [Online]. Available: https://journal.unilak.ac.id/index.php/SainETIn/article/view/6266</w:t>
      </w:r>
    </w:p>
    <w:p w14:paraId="7EE80A36"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5]</w:t>
      </w:r>
      <w:r w:rsidRPr="00CA28E9">
        <w:rPr>
          <w:noProof/>
          <w:sz w:val="16"/>
          <w:szCs w:val="24"/>
        </w:rPr>
        <w:tab/>
        <w:t xml:space="preserve">D. Yolanda, K. Gunadi, and E. Setyati, “Pengenalan Alfabet Bahasa Isyarat Tangan Secara Real-Time dengan Menggunakan Metode Convolutional Neural Network dan Recurrent Neural Network,” </w:t>
      </w:r>
      <w:r w:rsidRPr="00CA28E9">
        <w:rPr>
          <w:i/>
          <w:iCs/>
          <w:noProof/>
          <w:sz w:val="16"/>
          <w:szCs w:val="24"/>
        </w:rPr>
        <w:t>J. Infra</w:t>
      </w:r>
      <w:r w:rsidRPr="00CA28E9">
        <w:rPr>
          <w:noProof/>
          <w:sz w:val="16"/>
          <w:szCs w:val="24"/>
        </w:rPr>
        <w:t>, vol. 8, no. 1, pp. 203–208, 2020, [Online]. Available: https://publication.petra.ac.id/index.php/teknik-informatika/article/view/9791</w:t>
      </w:r>
    </w:p>
    <w:p w14:paraId="26DCC164"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6]</w:t>
      </w:r>
      <w:r w:rsidRPr="00CA28E9">
        <w:rPr>
          <w:noProof/>
          <w:sz w:val="16"/>
          <w:szCs w:val="24"/>
        </w:rPr>
        <w:tab/>
        <w:t xml:space="preserve">E. Wang, J. J. Davis, and P. Y. K. Cheung, “A PYNQ-Based Framework for Rapid CNN Prototyping,” </w:t>
      </w:r>
      <w:r w:rsidRPr="00CA28E9">
        <w:rPr>
          <w:i/>
          <w:iCs/>
          <w:noProof/>
          <w:sz w:val="16"/>
          <w:szCs w:val="24"/>
        </w:rPr>
        <w:t>Proc. - 26th IEEE Int. Symp. Field-Programmable Cust. Comput. Mach. FCCM 2018</w:t>
      </w:r>
      <w:r w:rsidRPr="00CA28E9">
        <w:rPr>
          <w:noProof/>
          <w:sz w:val="16"/>
          <w:szCs w:val="24"/>
        </w:rPr>
        <w:t>, p. 223, 2018, doi: 10.1109/FCCM.2018.00057.</w:t>
      </w:r>
    </w:p>
    <w:p w14:paraId="7DF3D1E5"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7]</w:t>
      </w:r>
      <w:r w:rsidRPr="00CA28E9">
        <w:rPr>
          <w:noProof/>
          <w:sz w:val="16"/>
          <w:szCs w:val="24"/>
        </w:rPr>
        <w:tab/>
        <w:t>A. N. Aziz, “Image Recognition Alfabet Bahasa Isyarat Indonesia (Bisindo) Menggunakan Metode Convolutional Neural Network,” 2021, [Online]. Available: https://dspace.uii.ac.id/handle/123456789/32137%0Ahttps://dspace.uii.ac.id/bitstream/handle/123456789/32137/17523001 Achmad Noer Aziz.pdf?sequence=1</w:t>
      </w:r>
    </w:p>
    <w:p w14:paraId="0DC843B8"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8]</w:t>
      </w:r>
      <w:r w:rsidRPr="00CA28E9">
        <w:rPr>
          <w:noProof/>
          <w:sz w:val="16"/>
          <w:szCs w:val="24"/>
        </w:rPr>
        <w:tab/>
        <w:t xml:space="preserve">B. D. Prasetya, F. S. Pamungkas, and I. Kharisudin, “Pemodelan dan Peramalan Data Saham dengan Analisis Time Series menggunakan Python,” </w:t>
      </w:r>
      <w:r w:rsidRPr="00CA28E9">
        <w:rPr>
          <w:i/>
          <w:iCs/>
          <w:noProof/>
          <w:sz w:val="16"/>
          <w:szCs w:val="24"/>
        </w:rPr>
        <w:t>Prism. Pros. Semin. Nas. Mat.</w:t>
      </w:r>
      <w:r w:rsidRPr="00CA28E9">
        <w:rPr>
          <w:noProof/>
          <w:sz w:val="16"/>
          <w:szCs w:val="24"/>
        </w:rPr>
        <w:t>, vol. 3, pp. 714–718, 2020, [Online]. Available: https://journal.unnes.ac.id/sju/index.php/prisma/ ISSN</w:t>
      </w:r>
    </w:p>
    <w:p w14:paraId="56DA9154"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9]</w:t>
      </w:r>
      <w:r w:rsidRPr="00CA28E9">
        <w:rPr>
          <w:noProof/>
          <w:sz w:val="16"/>
          <w:szCs w:val="24"/>
        </w:rPr>
        <w:tab/>
        <w:t xml:space="preserve">W. F. Holmgren, R. W. Andrews, A. T. Lorenzo, and J. S. Stein, “PVLIB Python 2015,” </w:t>
      </w:r>
      <w:r w:rsidRPr="00CA28E9">
        <w:rPr>
          <w:i/>
          <w:iCs/>
          <w:noProof/>
          <w:sz w:val="16"/>
          <w:szCs w:val="24"/>
        </w:rPr>
        <w:t>2015 IEEE 42nd Photovolt. Spec. Conf. PVSC 2015</w:t>
      </w:r>
      <w:r w:rsidRPr="00CA28E9">
        <w:rPr>
          <w:noProof/>
          <w:sz w:val="16"/>
          <w:szCs w:val="24"/>
        </w:rPr>
        <w:t>, 2015, doi: 10.1109/PVSC.2015.7356005.</w:t>
      </w:r>
    </w:p>
    <w:p w14:paraId="1A063928"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10]</w:t>
      </w:r>
      <w:r w:rsidRPr="00CA28E9">
        <w:rPr>
          <w:noProof/>
          <w:sz w:val="16"/>
          <w:szCs w:val="24"/>
        </w:rPr>
        <w:tab/>
        <w:t xml:space="preserve">A. Zein, “Pendeteksian Kantuk Secara Real Time Menggunakan Pustaka OPENCV dan DLIB PYTHON Real Time Sleepiness Detection Using OPENCV Library and PYTHON DLIB,” </w:t>
      </w:r>
      <w:r w:rsidRPr="00CA28E9">
        <w:rPr>
          <w:i/>
          <w:iCs/>
          <w:noProof/>
          <w:sz w:val="16"/>
          <w:szCs w:val="24"/>
        </w:rPr>
        <w:t>Sainstech</w:t>
      </w:r>
      <w:r w:rsidRPr="00CA28E9">
        <w:rPr>
          <w:noProof/>
          <w:sz w:val="16"/>
          <w:szCs w:val="24"/>
        </w:rPr>
        <w:t>, vol. 28, no. 2, pp. 22–26, 2018.</w:t>
      </w:r>
    </w:p>
    <w:p w14:paraId="7BCB6DBF" w14:textId="77777777" w:rsidR="00CA28E9" w:rsidRPr="00CA28E9" w:rsidRDefault="00CA28E9" w:rsidP="004F73CC">
      <w:pPr>
        <w:widowControl w:val="0"/>
        <w:autoSpaceDE w:val="0"/>
        <w:autoSpaceDN w:val="0"/>
        <w:adjustRightInd w:val="0"/>
        <w:spacing w:line="240" w:lineRule="exact"/>
        <w:ind w:left="640" w:hanging="640"/>
        <w:jc w:val="both"/>
        <w:rPr>
          <w:noProof/>
          <w:sz w:val="16"/>
          <w:szCs w:val="24"/>
        </w:rPr>
      </w:pPr>
      <w:r w:rsidRPr="00CA28E9">
        <w:rPr>
          <w:noProof/>
          <w:sz w:val="16"/>
          <w:szCs w:val="24"/>
        </w:rPr>
        <w:t>[11]</w:t>
      </w:r>
      <w:r w:rsidRPr="00CA28E9">
        <w:rPr>
          <w:noProof/>
          <w:sz w:val="16"/>
          <w:szCs w:val="24"/>
        </w:rPr>
        <w:tab/>
        <w:t xml:space="preserve">D. A. Prasetya and I. Nurviyanto, “Deteksi wajah metode viola jones pada opencv menggunakan pemrograman python,” </w:t>
      </w:r>
      <w:r w:rsidRPr="00CA28E9">
        <w:rPr>
          <w:i/>
          <w:iCs/>
          <w:noProof/>
          <w:sz w:val="16"/>
          <w:szCs w:val="24"/>
        </w:rPr>
        <w:t xml:space="preserve">Simp. Nas. RAPI </w:t>
      </w:r>
      <w:r w:rsidRPr="00CA28E9">
        <w:rPr>
          <w:i/>
          <w:iCs/>
          <w:noProof/>
          <w:sz w:val="16"/>
          <w:szCs w:val="24"/>
        </w:rPr>
        <w:t>XI FT UMS</w:t>
      </w:r>
      <w:r w:rsidRPr="00CA28E9">
        <w:rPr>
          <w:noProof/>
          <w:sz w:val="16"/>
          <w:szCs w:val="24"/>
        </w:rPr>
        <w:t>, pp. 18–23, 2012.</w:t>
      </w:r>
    </w:p>
    <w:p w14:paraId="463E3DC2" w14:textId="77777777" w:rsidR="00CA28E9" w:rsidRPr="00CA28E9" w:rsidRDefault="00CA28E9" w:rsidP="004F73CC">
      <w:pPr>
        <w:widowControl w:val="0"/>
        <w:autoSpaceDE w:val="0"/>
        <w:autoSpaceDN w:val="0"/>
        <w:adjustRightInd w:val="0"/>
        <w:spacing w:line="240" w:lineRule="exact"/>
        <w:ind w:left="640" w:hanging="640"/>
        <w:jc w:val="both"/>
        <w:rPr>
          <w:noProof/>
          <w:sz w:val="16"/>
        </w:rPr>
      </w:pPr>
      <w:r w:rsidRPr="00CA28E9">
        <w:rPr>
          <w:noProof/>
          <w:sz w:val="16"/>
          <w:szCs w:val="24"/>
        </w:rPr>
        <w:t>[12]</w:t>
      </w:r>
      <w:r w:rsidRPr="00CA28E9">
        <w:rPr>
          <w:noProof/>
          <w:sz w:val="16"/>
          <w:szCs w:val="24"/>
        </w:rPr>
        <w:tab/>
        <w:t xml:space="preserve">A. S. I. A. M. Binit Choudhary and Dr. Preety Verma Dhaka, “Social Distancing Detection Using Open CV and Yolo Object Detector,” </w:t>
      </w:r>
      <w:r w:rsidRPr="00CA28E9">
        <w:rPr>
          <w:i/>
          <w:iCs/>
          <w:noProof/>
          <w:sz w:val="16"/>
          <w:szCs w:val="24"/>
        </w:rPr>
        <w:t>Int. J. Mod. Trends Sci. Technol.</w:t>
      </w:r>
      <w:r w:rsidRPr="00CA28E9">
        <w:rPr>
          <w:noProof/>
          <w:sz w:val="16"/>
          <w:szCs w:val="24"/>
        </w:rPr>
        <w:t>, vol. 7, no. 01, pp. 93–95, 2021, doi: 10.46501/ijmtst070121.</w:t>
      </w:r>
    </w:p>
    <w:p w14:paraId="5DADB4D6" w14:textId="26EB6FE1" w:rsidR="001B15D9" w:rsidRDefault="00AF6188" w:rsidP="004F73CC">
      <w:pPr>
        <w:widowControl w:val="0"/>
        <w:autoSpaceDE w:val="0"/>
        <w:autoSpaceDN w:val="0"/>
        <w:adjustRightInd w:val="0"/>
        <w:spacing w:before="5" w:line="140" w:lineRule="exact"/>
        <w:jc w:val="both"/>
        <w:rPr>
          <w:color w:val="000000"/>
          <w:sz w:val="16"/>
          <w:szCs w:val="16"/>
        </w:rPr>
      </w:pPr>
      <w:r>
        <w:rPr>
          <w:color w:val="000000"/>
          <w:sz w:val="16"/>
          <w:szCs w:val="16"/>
        </w:rPr>
        <w:fldChar w:fldCharType="end"/>
      </w:r>
    </w:p>
    <w:p w14:paraId="6B1224FD" w14:textId="77777777" w:rsidR="001B15D9" w:rsidRDefault="001B15D9">
      <w:pPr>
        <w:pStyle w:val="FigureCaption"/>
        <w:rPr>
          <w:sz w:val="20"/>
          <w:szCs w:val="20"/>
        </w:rPr>
      </w:pPr>
    </w:p>
    <w:sectPr w:rsidR="001B15D9">
      <w:headerReference w:type="even" r:id="rId23"/>
      <w:headerReference w:type="default" r:id="rId24"/>
      <w:footerReference w:type="even" r:id="rId25"/>
      <w:footerReference w:type="default" r:id="rId26"/>
      <w:type w:val="continuous"/>
      <w:pgSz w:w="12240" w:h="15840"/>
      <w:pgMar w:top="1008" w:right="936" w:bottom="1008" w:left="936" w:header="432" w:footer="432" w:gutter="0"/>
      <w:pgNumType w:start="1"/>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5C0B9" w14:textId="77777777" w:rsidR="00A97476" w:rsidRDefault="00A97476"/>
  </w:endnote>
  <w:endnote w:type="continuationSeparator" w:id="0">
    <w:p w14:paraId="45143F3A" w14:textId="77777777" w:rsidR="00A97476" w:rsidRDefault="00A974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Arial"/>
    <w:charset w:val="00"/>
    <w:family w:val="auto"/>
    <w:pitch w:val="default"/>
    <w:sig w:usb0="00000000" w:usb1="00000000" w:usb2="00000000" w:usb3="00000000" w:csb0="000001FB" w:csb1="00000000"/>
  </w:font>
  <w:font w:name="Formata-Regular">
    <w:altName w:val="Times New Roman"/>
    <w:charset w:val="4D"/>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default"/>
    <w:sig w:usb0="00000000" w:usb1="00000000" w:usb2="08000012" w:usb3="00000000" w:csb0="0002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5E49" w14:textId="77777777" w:rsidR="001B15D9" w:rsidRDefault="00537AAA">
    <w:pPr>
      <w:pStyle w:val="Footer"/>
      <w:jc w:val="right"/>
    </w:pPr>
    <w:r>
      <w:rPr>
        <w:noProof/>
      </w:rPr>
      <mc:AlternateContent>
        <mc:Choice Requires="wps">
          <w:drawing>
            <wp:anchor distT="0" distB="0" distL="114300" distR="114300" simplePos="0" relativeHeight="251664384" behindDoc="0" locked="0" layoutInCell="1" allowOverlap="1" wp14:anchorId="2840B0B5" wp14:editId="54C7D92F">
              <wp:simplePos x="0" y="0"/>
              <wp:positionH relativeFrom="margin">
                <wp:posOffset>6447155</wp:posOffset>
              </wp:positionH>
              <wp:positionV relativeFrom="paragraph">
                <wp:posOffset>102870</wp:posOffset>
              </wp:positionV>
              <wp:extent cx="136525" cy="25654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36525" cy="25654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439D0B7" w14:textId="77777777" w:rsidR="001B15D9" w:rsidRDefault="00537AAA">
                          <w:pPr>
                            <w:pStyle w:val="Footer"/>
                            <w:jc w:val="right"/>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2840B0B5" id="_x0000_t202" coordsize="21600,21600" o:spt="202" path="m,l,21600r21600,l21600,xe">
              <v:stroke joinstyle="miter"/>
              <v:path gradientshapeok="t" o:connecttype="rect"/>
            </v:shapetype>
            <v:shape id="Text Box 11" o:spid="_x0000_s1026" type="#_x0000_t202" style="position:absolute;left:0;text-align:left;margin-left:507.65pt;margin-top:8.1pt;width:10.75pt;height:20.2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" filled="f" stroked="f" strokeweight=".5pt">
              <v:textbox inset="0,0,0,0">
                <w:txbxContent>
                  <w:p w14:paraId="4439D0B7" w14:textId="77777777" w:rsidR="001B15D9" w:rsidRDefault="00537AAA">
                    <w:pPr>
                      <w:pStyle w:val="Footer"/>
                      <w:jc w:val="right"/>
                    </w:pPr>
                    <w:r>
                      <w:fldChar w:fldCharType="begin"/>
                    </w:r>
                    <w:r>
                      <w:instrText xml:space="preserve"> PAGE  \* MERGEFORMAT </w:instrText>
                    </w:r>
                    <w:r>
                      <w:fldChar w:fldCharType="separate"/>
                    </w:r>
                    <w:r>
                      <w:t>2</w:t>
                    </w:r>
                    <w:r>
                      <w:fldChar w:fldCharType="end"/>
                    </w:r>
                  </w:p>
                </w:txbxContent>
              </v:textbox>
              <w10:wrap anchorx="margin"/>
            </v:shape>
          </w:pict>
        </mc:Fallback>
      </mc:AlternateContent>
    </w:r>
  </w:p>
  <w:p w14:paraId="17B4F861" w14:textId="77777777" w:rsidR="001B15D9" w:rsidRDefault="00537AAA">
    <w:pPr>
      <w:pStyle w:val="Footer"/>
    </w:pPr>
    <w:r>
      <w:t>http://journal.uinjkt.ac.id/index.php/aism</w:t>
    </w:r>
  </w:p>
  <w:p w14:paraId="14A95D42" w14:textId="77777777" w:rsidR="001B15D9" w:rsidRDefault="001B15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75317" w14:textId="77777777" w:rsidR="001B15D9" w:rsidRDefault="00537AAA">
    <w:pPr>
      <w:pStyle w:val="Footer"/>
      <w:jc w:val="right"/>
    </w:pPr>
    <w:r>
      <w:rPr>
        <w:noProof/>
      </w:rPr>
      <mc:AlternateContent>
        <mc:Choice Requires="wps">
          <w:drawing>
            <wp:anchor distT="0" distB="0" distL="114300" distR="114300" simplePos="0" relativeHeight="251663360" behindDoc="0" locked="0" layoutInCell="1" allowOverlap="1" wp14:anchorId="11E3BA37" wp14:editId="686B9729">
              <wp:simplePos x="0" y="0"/>
              <wp:positionH relativeFrom="margin">
                <wp:posOffset>6363335</wp:posOffset>
              </wp:positionH>
              <wp:positionV relativeFrom="paragraph">
                <wp:posOffset>144780</wp:posOffset>
              </wp:positionV>
              <wp:extent cx="220345" cy="2419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20345" cy="24193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77577C6" w14:textId="77777777" w:rsidR="001B15D9" w:rsidRDefault="00537AAA">
                          <w:pPr>
                            <w:pStyle w:val="Footer"/>
                            <w:jc w:val="right"/>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11E3BA37" id="_x0000_t202" coordsize="21600,21600" o:spt="202" path="m,l,21600r21600,l21600,xe">
              <v:stroke joinstyle="miter"/>
              <v:path gradientshapeok="t" o:connecttype="rect"/>
            </v:shapetype>
            <v:shape id="Text Box 10" o:spid="_x0000_s1027" type="#_x0000_t202" style="position:absolute;left:0;text-align:left;margin-left:501.05pt;margin-top:11.4pt;width:17.35pt;height:19.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" filled="f" stroked="f" strokeweight=".5pt">
              <v:textbox inset="0,0,0,0">
                <w:txbxContent>
                  <w:p w14:paraId="277577C6" w14:textId="77777777" w:rsidR="001B15D9" w:rsidRDefault="00537AAA">
                    <w:pPr>
                      <w:pStyle w:val="Footer"/>
                      <w:jc w:val="right"/>
                    </w:pPr>
                    <w:r>
                      <w:fldChar w:fldCharType="begin"/>
                    </w:r>
                    <w:r>
                      <w:instrText xml:space="preserve"> PAGE  \* MERGEFORMAT </w:instrText>
                    </w:r>
                    <w:r>
                      <w:fldChar w:fldCharType="separate"/>
                    </w:r>
                    <w:r>
                      <w:t>1</w:t>
                    </w:r>
                    <w:r>
                      <w:fldChar w:fldCharType="end"/>
                    </w:r>
                  </w:p>
                </w:txbxContent>
              </v:textbox>
              <w10:wrap anchorx="margin"/>
            </v:shape>
          </w:pict>
        </mc:Fallback>
      </mc:AlternateContent>
    </w:r>
    <w:sdt>
      <w:sdtPr>
        <w:id w:val="1530452173"/>
      </w:sdtPr>
      <w:sdtEndPr/>
      <w:sdtContent/>
    </w:sdt>
  </w:p>
  <w:p w14:paraId="667B924A" w14:textId="77777777" w:rsidR="001B15D9" w:rsidRDefault="00537AAA">
    <w:pPr>
      <w:pStyle w:val="Footer"/>
    </w:pPr>
    <w:r>
      <w:t xml:space="preserve">http://journal.uinjkt.ac.id/index.php/aism  </w:t>
    </w:r>
    <w:r>
      <w:tab/>
    </w:r>
    <w:r>
      <w:tab/>
    </w:r>
    <w:r>
      <w:tab/>
    </w:r>
    <w:r>
      <w:tab/>
    </w:r>
    <w:r>
      <w:tab/>
    </w:r>
    <w:r>
      <w:tab/>
    </w:r>
    <w:r>
      <w:tab/>
    </w:r>
    <w:r>
      <w:tab/>
    </w:r>
    <w:r>
      <w:tab/>
    </w:r>
  </w:p>
  <w:p w14:paraId="2DA80151" w14:textId="77777777" w:rsidR="001B15D9" w:rsidRDefault="001B1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681A1" w14:textId="77777777" w:rsidR="00A97476" w:rsidRDefault="00A97476"/>
  </w:footnote>
  <w:footnote w:type="continuationSeparator" w:id="0">
    <w:p w14:paraId="399F8A51" w14:textId="77777777" w:rsidR="00A97476" w:rsidRDefault="00A97476"/>
  </w:footnote>
  <w:footnote w:id="1">
    <w:p w14:paraId="0292EF2B" w14:textId="77777777" w:rsidR="001B15D9" w:rsidRDefault="00537AAA">
      <w:pPr>
        <w:pStyle w:val="FootnoteText"/>
        <w:ind w:firstLine="0"/>
      </w:pPr>
      <w:r>
        <w:t xml:space="preserve">______________________________________________________________This paragraph of the first footnote will contain </w:t>
      </w:r>
      <w:proofErr w:type="gramStart"/>
      <w:r>
        <w:t>the  date</w:t>
      </w:r>
      <w:proofErr w:type="gramEnd"/>
      <w:r>
        <w:t xml:space="preserve"> on which you submitted your paper for review, revised, and accepted.</w:t>
      </w:r>
    </w:p>
    <w:p w14:paraId="59EDEDFB" w14:textId="77777777" w:rsidR="001B15D9" w:rsidRDefault="001B15D9">
      <w:pPr>
        <w:pStyle w:val="FootnoteText"/>
      </w:pPr>
    </w:p>
    <w:p w14:paraId="125C0D45" w14:textId="64C66C3D" w:rsidR="001B15D9" w:rsidRDefault="001B15D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73A7B" w14:textId="77777777" w:rsidR="001B15D9" w:rsidRDefault="00537AAA">
    <w:pPr>
      <w:ind w:right="360"/>
      <w:rPr>
        <w:color w:val="000000"/>
      </w:rPr>
    </w:pPr>
    <w:r>
      <w:rPr>
        <w:color w:val="000000"/>
      </w:rPr>
      <w:t>Short title</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Author’s last names</w:t>
    </w:r>
  </w:p>
  <w:p w14:paraId="246B6DC8" w14:textId="77777777" w:rsidR="001B15D9" w:rsidRDefault="00537AAA">
    <w:pPr>
      <w:ind w:right="360"/>
    </w:pPr>
    <w:r>
      <w:rPr>
        <w:noProof/>
      </w:rPr>
      <mc:AlternateContent>
        <mc:Choice Requires="wps">
          <w:drawing>
            <wp:anchor distT="0" distB="0" distL="114300" distR="114300" simplePos="0" relativeHeight="251662336" behindDoc="0" locked="0" layoutInCell="1" allowOverlap="1" wp14:anchorId="6B0C3B0E" wp14:editId="4F427734">
              <wp:simplePos x="0" y="0"/>
              <wp:positionH relativeFrom="column">
                <wp:posOffset>5715</wp:posOffset>
              </wp:positionH>
              <wp:positionV relativeFrom="paragraph">
                <wp:posOffset>116205</wp:posOffset>
              </wp:positionV>
              <wp:extent cx="6448425" cy="0"/>
              <wp:effectExtent l="0" t="9525" r="3175" b="15875"/>
              <wp:wrapNone/>
              <wp:docPr id="4" name="AutoShape 3"/>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AutoShape 3" o:spid="_x0000_s1026" o:spt="32" type="#_x0000_t32" style="position:absolute;left:0pt;margin-left:0.45pt;margin-top:9.15pt;height:0pt;width:507.75pt;z-index:251662336;mso-width-relative:page;mso-height-relative:page;" filled="f" stroked="t" coordsize="21600,21600" o:gfxdata="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ORwJj7QAAAABwEAAA8AAAAAAAAA&#10;AQAgAAAAIgAAAGRycy9kb3ducmV2LnhtbFBLAQIUABQAAAAIAIdO4kB1hMi+4AEAAOEDAAAOAAAA&#10;AAAAAAEAIAAAAB8BAABkcnMvZTJvRG9jLnhtbFBLBQYAAAAABgAGAFkBAABxBQAAAAA=&#10;">
              <v:fill on="f" focussize="0,0"/>
              <v:stroke weight="1.5pt" color="#000000" joinstyle="round"/>
              <v:imagedata o:title=""/>
              <o:lock v:ext="edit" aspectratio="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DBFD" w14:textId="77777777" w:rsidR="001B15D9" w:rsidRDefault="00537AAA">
    <w:pPr>
      <w:ind w:right="360"/>
      <w:rPr>
        <w:color w:val="000000"/>
        <w:sz w:val="22"/>
        <w:szCs w:val="22"/>
      </w:rPr>
    </w:pPr>
    <w:r>
      <w:rPr>
        <w:color w:val="000000"/>
        <w:sz w:val="22"/>
        <w:szCs w:val="22"/>
      </w:rPr>
      <w:t>Applied Information System and Management (AISM)</w:t>
    </w:r>
  </w:p>
  <w:p w14:paraId="1F0D3455" w14:textId="77777777" w:rsidR="001B15D9" w:rsidRDefault="00537AAA">
    <w:pPr>
      <w:ind w:right="360"/>
      <w:rPr>
        <w:color w:val="000000"/>
        <w:sz w:val="22"/>
        <w:szCs w:val="22"/>
      </w:rPr>
    </w:pPr>
    <w:r>
      <w:rPr>
        <w:color w:val="000000"/>
        <w:sz w:val="22"/>
        <w:szCs w:val="22"/>
      </w:rPr>
      <w:t>Volume X, (X) 2XXX, p. XX-XX</w:t>
    </w:r>
  </w:p>
  <w:p w14:paraId="589D55ED" w14:textId="77777777" w:rsidR="001B15D9" w:rsidRDefault="00537AAA">
    <w:pPr>
      <w:ind w:right="360"/>
      <w:rPr>
        <w:sz w:val="22"/>
        <w:szCs w:val="22"/>
      </w:rPr>
    </w:pPr>
    <w:r>
      <w:rPr>
        <w:color w:val="000000"/>
        <w:sz w:val="22"/>
        <w:szCs w:val="22"/>
      </w:rPr>
      <w:t xml:space="preserve">P-ISSN: </w:t>
    </w:r>
    <w:r>
      <w:rPr>
        <w:sz w:val="22"/>
        <w:szCs w:val="22"/>
      </w:rPr>
      <w:t>2621-2536</w:t>
    </w:r>
    <w:r>
      <w:rPr>
        <w:color w:val="000000"/>
        <w:sz w:val="22"/>
        <w:szCs w:val="22"/>
      </w:rPr>
      <w:t xml:space="preserve">; E-ISSN: </w:t>
    </w:r>
    <w:r>
      <w:rPr>
        <w:sz w:val="22"/>
        <w:szCs w:val="22"/>
      </w:rPr>
      <w:t>2621-2544; DOI: 10.15408/</w:t>
    </w:r>
    <w:proofErr w:type="spellStart"/>
    <w:r>
      <w:rPr>
        <w:sz w:val="22"/>
        <w:szCs w:val="22"/>
      </w:rPr>
      <w:t>aism.vxix</w:t>
    </w:r>
    <w:proofErr w:type="spellEnd"/>
    <w:r>
      <w:rPr>
        <w:sz w:val="22"/>
        <w:szCs w:val="22"/>
      </w:rPr>
      <w:t xml:space="preserve">. </w:t>
    </w:r>
    <w:proofErr w:type="spellStart"/>
    <w:r>
      <w:rPr>
        <w:sz w:val="22"/>
        <w:szCs w:val="22"/>
      </w:rPr>
      <w:t>xxxxx</w:t>
    </w:r>
    <w:proofErr w:type="spellEnd"/>
  </w:p>
  <w:p w14:paraId="26F65604" w14:textId="77777777" w:rsidR="001B15D9" w:rsidRDefault="001B15D9">
    <w:pPr>
      <w:ind w:right="360"/>
    </w:pPr>
  </w:p>
  <w:p w14:paraId="534EA707" w14:textId="77777777" w:rsidR="001B15D9" w:rsidRDefault="00537AAA">
    <w:pPr>
      <w:ind w:right="360"/>
    </w:pPr>
    <w:r>
      <w:rPr>
        <w:noProof/>
      </w:rPr>
      <mc:AlternateContent>
        <mc:Choice Requires="wps">
          <w:drawing>
            <wp:anchor distT="0" distB="0" distL="114300" distR="114300" simplePos="0" relativeHeight="251661312" behindDoc="0" locked="0" layoutInCell="1" allowOverlap="1" wp14:anchorId="43E3EE1E" wp14:editId="1A32C1C7">
              <wp:simplePos x="0" y="0"/>
              <wp:positionH relativeFrom="column">
                <wp:posOffset>5715</wp:posOffset>
              </wp:positionH>
              <wp:positionV relativeFrom="paragraph">
                <wp:posOffset>116205</wp:posOffset>
              </wp:positionV>
              <wp:extent cx="6448425" cy="0"/>
              <wp:effectExtent l="0" t="9525" r="3175" b="15875"/>
              <wp:wrapNone/>
              <wp:docPr id="1" name="AutoShape 1"/>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xmlns:wpsCustomData="http://www.wps.cn/officeDocument/2013/wpsCustomData">
          <w:pict>
            <v:shape id="AutoShape 1" o:spid="_x0000_s1026" o:spt="32" type="#_x0000_t32" style="position:absolute;left:0pt;margin-left:0.45pt;margin-top:9.15pt;height:0pt;width:507.75pt;z-index:251661312;mso-width-relative:page;mso-height-relative:page;" filled="f" stroked="t" coordsize="21600,21600" o:gfxdata="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5HAmPtAAAAAHAQAADwAAAAAAAAAB&#10;ACAAAAAiAAAAZHJzL2Rvd25yZXYueG1sUEsBAhQAFAAAAAgAh07iQDLHmrbfAQAA4QMAAA4AAAAA&#10;AAAAAQAgAAAAHwEAAGRycy9lMm9Eb2MueG1sUEsFBgAAAAAGAAYAWQEAAHAFAAAAAA==&#10;">
              <v:fill on="f" focussize="0,0"/>
              <v:stroke weight="1.5pt" color="#000000" joinstyle="round"/>
              <v:imagedata o:title=""/>
              <o:lock v:ext="edit" aspectratio="f"/>
            </v:shape>
          </w:pict>
        </mc:Fallback>
      </mc:AlternateContent>
    </w:r>
  </w:p>
  <w:p w14:paraId="0B6A8DA4" w14:textId="77777777" w:rsidR="001B15D9" w:rsidRDefault="001B15D9">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B"/>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3A877D64"/>
    <w:lvl w:ilvl="0">
      <w:start w:val="1"/>
      <w:numFmt w:val="decimal"/>
      <w:pStyle w:val="References"/>
      <w:lvlText w:val="[%1]"/>
      <w:lvlJc w:val="left"/>
      <w:pPr>
        <w:tabs>
          <w:tab w:val="left" w:pos="360"/>
        </w:tabs>
        <w:ind w:left="360" w:hanging="360"/>
      </w:pPr>
      <w:rPr>
        <w:rFonts w:hint="default"/>
        <w:i w:val="0"/>
        <w:iCs w:val="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40636"/>
    <w:rsid w:val="00042E13"/>
    <w:rsid w:val="00052C53"/>
    <w:rsid w:val="000531E8"/>
    <w:rsid w:val="000A168B"/>
    <w:rsid w:val="000D2BDE"/>
    <w:rsid w:val="000F5A31"/>
    <w:rsid w:val="00104BB0"/>
    <w:rsid w:val="001077D3"/>
    <w:rsid w:val="0010794E"/>
    <w:rsid w:val="00114949"/>
    <w:rsid w:val="0013354F"/>
    <w:rsid w:val="00143F2E"/>
    <w:rsid w:val="00144E72"/>
    <w:rsid w:val="001768FF"/>
    <w:rsid w:val="001A60B1"/>
    <w:rsid w:val="001B15D9"/>
    <w:rsid w:val="001B36B1"/>
    <w:rsid w:val="001E7B7A"/>
    <w:rsid w:val="001F4C5C"/>
    <w:rsid w:val="00204478"/>
    <w:rsid w:val="002100F5"/>
    <w:rsid w:val="00214E2E"/>
    <w:rsid w:val="00216141"/>
    <w:rsid w:val="00217186"/>
    <w:rsid w:val="002272E4"/>
    <w:rsid w:val="002434A1"/>
    <w:rsid w:val="00256A86"/>
    <w:rsid w:val="00257E12"/>
    <w:rsid w:val="00263943"/>
    <w:rsid w:val="00267B35"/>
    <w:rsid w:val="00275EC0"/>
    <w:rsid w:val="00277204"/>
    <w:rsid w:val="002C058C"/>
    <w:rsid w:val="002D6764"/>
    <w:rsid w:val="002F7910"/>
    <w:rsid w:val="0031283B"/>
    <w:rsid w:val="003228D3"/>
    <w:rsid w:val="003427CE"/>
    <w:rsid w:val="003455CC"/>
    <w:rsid w:val="00360269"/>
    <w:rsid w:val="0037551B"/>
    <w:rsid w:val="00392DBA"/>
    <w:rsid w:val="003B6BE6"/>
    <w:rsid w:val="003C3322"/>
    <w:rsid w:val="003C68C2"/>
    <w:rsid w:val="003D4CAE"/>
    <w:rsid w:val="003E38E4"/>
    <w:rsid w:val="003E4E63"/>
    <w:rsid w:val="003F26BD"/>
    <w:rsid w:val="003F52AD"/>
    <w:rsid w:val="00400AA8"/>
    <w:rsid w:val="00413070"/>
    <w:rsid w:val="0043144F"/>
    <w:rsid w:val="00431BFA"/>
    <w:rsid w:val="004353CF"/>
    <w:rsid w:val="00456CD6"/>
    <w:rsid w:val="004631BC"/>
    <w:rsid w:val="00484761"/>
    <w:rsid w:val="00484DD5"/>
    <w:rsid w:val="00490F02"/>
    <w:rsid w:val="00497AFC"/>
    <w:rsid w:val="004C1E16"/>
    <w:rsid w:val="004C2543"/>
    <w:rsid w:val="004C3085"/>
    <w:rsid w:val="004D15CA"/>
    <w:rsid w:val="004E3256"/>
    <w:rsid w:val="004E3E4C"/>
    <w:rsid w:val="004E6567"/>
    <w:rsid w:val="004F23A0"/>
    <w:rsid w:val="004F51F5"/>
    <w:rsid w:val="004F700A"/>
    <w:rsid w:val="004F73CC"/>
    <w:rsid w:val="005003E3"/>
    <w:rsid w:val="005052CD"/>
    <w:rsid w:val="00517B47"/>
    <w:rsid w:val="00523804"/>
    <w:rsid w:val="00537AAA"/>
    <w:rsid w:val="00550A26"/>
    <w:rsid w:val="00550BF5"/>
    <w:rsid w:val="00567A70"/>
    <w:rsid w:val="005A2A15"/>
    <w:rsid w:val="005D1B15"/>
    <w:rsid w:val="005D2824"/>
    <w:rsid w:val="005D3497"/>
    <w:rsid w:val="005D4F1A"/>
    <w:rsid w:val="005D72BB"/>
    <w:rsid w:val="005E59E3"/>
    <w:rsid w:val="005E692F"/>
    <w:rsid w:val="0062114B"/>
    <w:rsid w:val="00623698"/>
    <w:rsid w:val="00625E96"/>
    <w:rsid w:val="00647C09"/>
    <w:rsid w:val="00651F2C"/>
    <w:rsid w:val="00682496"/>
    <w:rsid w:val="00693D5D"/>
    <w:rsid w:val="006B7F03"/>
    <w:rsid w:val="006C22AD"/>
    <w:rsid w:val="006D2223"/>
    <w:rsid w:val="006D6693"/>
    <w:rsid w:val="006F4027"/>
    <w:rsid w:val="00725B45"/>
    <w:rsid w:val="00773A42"/>
    <w:rsid w:val="007A33A9"/>
    <w:rsid w:val="007C4336"/>
    <w:rsid w:val="007E419F"/>
    <w:rsid w:val="007F7AA6"/>
    <w:rsid w:val="00814707"/>
    <w:rsid w:val="00823624"/>
    <w:rsid w:val="00837E47"/>
    <w:rsid w:val="008468F3"/>
    <w:rsid w:val="008518FE"/>
    <w:rsid w:val="008558D7"/>
    <w:rsid w:val="0085659C"/>
    <w:rsid w:val="00872026"/>
    <w:rsid w:val="0087792E"/>
    <w:rsid w:val="00883EAF"/>
    <w:rsid w:val="00885258"/>
    <w:rsid w:val="008A30C3"/>
    <w:rsid w:val="008A3C23"/>
    <w:rsid w:val="008C49CC"/>
    <w:rsid w:val="008D69E9"/>
    <w:rsid w:val="008E0645"/>
    <w:rsid w:val="008F594A"/>
    <w:rsid w:val="008F79FB"/>
    <w:rsid w:val="00904C7E"/>
    <w:rsid w:val="0091035B"/>
    <w:rsid w:val="00951F42"/>
    <w:rsid w:val="009667D4"/>
    <w:rsid w:val="009A1F6E"/>
    <w:rsid w:val="009C7D17"/>
    <w:rsid w:val="009E484E"/>
    <w:rsid w:val="009F40FB"/>
    <w:rsid w:val="00A22FCB"/>
    <w:rsid w:val="00A27458"/>
    <w:rsid w:val="00A41E0D"/>
    <w:rsid w:val="00A472F1"/>
    <w:rsid w:val="00A5237D"/>
    <w:rsid w:val="00A554A3"/>
    <w:rsid w:val="00A758EA"/>
    <w:rsid w:val="00A95C50"/>
    <w:rsid w:val="00A97476"/>
    <w:rsid w:val="00AA0D8C"/>
    <w:rsid w:val="00AA53EC"/>
    <w:rsid w:val="00AB79A6"/>
    <w:rsid w:val="00AC4850"/>
    <w:rsid w:val="00AC5ADB"/>
    <w:rsid w:val="00AE4CDA"/>
    <w:rsid w:val="00AF022F"/>
    <w:rsid w:val="00AF1618"/>
    <w:rsid w:val="00AF6188"/>
    <w:rsid w:val="00AF7968"/>
    <w:rsid w:val="00B0083B"/>
    <w:rsid w:val="00B01132"/>
    <w:rsid w:val="00B01A52"/>
    <w:rsid w:val="00B21FA8"/>
    <w:rsid w:val="00B23143"/>
    <w:rsid w:val="00B47B59"/>
    <w:rsid w:val="00B53F81"/>
    <w:rsid w:val="00B56C2B"/>
    <w:rsid w:val="00B648C6"/>
    <w:rsid w:val="00B65BD3"/>
    <w:rsid w:val="00B70469"/>
    <w:rsid w:val="00B72DD8"/>
    <w:rsid w:val="00B72E09"/>
    <w:rsid w:val="00BA1974"/>
    <w:rsid w:val="00BD4B74"/>
    <w:rsid w:val="00BF0C69"/>
    <w:rsid w:val="00BF629B"/>
    <w:rsid w:val="00BF655C"/>
    <w:rsid w:val="00C01C33"/>
    <w:rsid w:val="00C075EF"/>
    <w:rsid w:val="00C11C62"/>
    <w:rsid w:val="00C11E83"/>
    <w:rsid w:val="00C15D62"/>
    <w:rsid w:val="00C2378A"/>
    <w:rsid w:val="00C26576"/>
    <w:rsid w:val="00C378A1"/>
    <w:rsid w:val="00C621D6"/>
    <w:rsid w:val="00C77410"/>
    <w:rsid w:val="00C82D86"/>
    <w:rsid w:val="00CA04C7"/>
    <w:rsid w:val="00CA28E9"/>
    <w:rsid w:val="00CB4B8D"/>
    <w:rsid w:val="00CC0DDA"/>
    <w:rsid w:val="00CD684F"/>
    <w:rsid w:val="00D06623"/>
    <w:rsid w:val="00D14C6B"/>
    <w:rsid w:val="00D20266"/>
    <w:rsid w:val="00D5293F"/>
    <w:rsid w:val="00D5536F"/>
    <w:rsid w:val="00D56935"/>
    <w:rsid w:val="00D758C6"/>
    <w:rsid w:val="00D774AF"/>
    <w:rsid w:val="00D90C10"/>
    <w:rsid w:val="00D92E96"/>
    <w:rsid w:val="00DA258C"/>
    <w:rsid w:val="00DE07FA"/>
    <w:rsid w:val="00DF2DDE"/>
    <w:rsid w:val="00E01667"/>
    <w:rsid w:val="00E3547A"/>
    <w:rsid w:val="00E36209"/>
    <w:rsid w:val="00E37446"/>
    <w:rsid w:val="00E41FB5"/>
    <w:rsid w:val="00E420BB"/>
    <w:rsid w:val="00E45209"/>
    <w:rsid w:val="00E50DF6"/>
    <w:rsid w:val="00E965C5"/>
    <w:rsid w:val="00E96A3A"/>
    <w:rsid w:val="00E97402"/>
    <w:rsid w:val="00E97B99"/>
    <w:rsid w:val="00EB2E9D"/>
    <w:rsid w:val="00ED292F"/>
    <w:rsid w:val="00EE6FFC"/>
    <w:rsid w:val="00EE79ED"/>
    <w:rsid w:val="00EF0507"/>
    <w:rsid w:val="00EF10AC"/>
    <w:rsid w:val="00EF4701"/>
    <w:rsid w:val="00EF564E"/>
    <w:rsid w:val="00F108DF"/>
    <w:rsid w:val="00F150EE"/>
    <w:rsid w:val="00F17981"/>
    <w:rsid w:val="00F22198"/>
    <w:rsid w:val="00F33D49"/>
    <w:rsid w:val="00F3481E"/>
    <w:rsid w:val="00F47FC4"/>
    <w:rsid w:val="00F577F6"/>
    <w:rsid w:val="00F65266"/>
    <w:rsid w:val="00F751E1"/>
    <w:rsid w:val="00F93431"/>
    <w:rsid w:val="00FD347F"/>
    <w:rsid w:val="00FF1646"/>
    <w:rsid w:val="012F5F9F"/>
    <w:rsid w:val="07A6732A"/>
    <w:rsid w:val="07F533DF"/>
    <w:rsid w:val="10676F4F"/>
    <w:rsid w:val="13AF1FF5"/>
    <w:rsid w:val="153951E6"/>
    <w:rsid w:val="155902AF"/>
    <w:rsid w:val="1BBC6587"/>
    <w:rsid w:val="21437493"/>
    <w:rsid w:val="29DA1020"/>
    <w:rsid w:val="2A051984"/>
    <w:rsid w:val="36102D83"/>
    <w:rsid w:val="3C6734F3"/>
    <w:rsid w:val="3CCA407E"/>
    <w:rsid w:val="498E2AA7"/>
    <w:rsid w:val="4ACE5BB6"/>
    <w:rsid w:val="4B9D60A1"/>
    <w:rsid w:val="564972E6"/>
    <w:rsid w:val="605A7CCB"/>
    <w:rsid w:val="6666160C"/>
    <w:rsid w:val="6725387C"/>
    <w:rsid w:val="6A764471"/>
    <w:rsid w:val="722462A6"/>
    <w:rsid w:val="72505035"/>
    <w:rsid w:val="7A365200"/>
    <w:rsid w:val="7BCC1A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16567AB0"/>
  <w15:docId w15:val="{47F5C3D7-EB2C-41E4-B3C7-CDDA4B8B9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semiHidden="1"/>
    <w:lsdException w:name="header" w:qFormat="1"/>
    <w:lsdException w:name="footer" w:uiPriority="99"/>
    <w:lsdException w:name="caption" w:semiHidden="1" w:unhideWhenUsed="1" w:qFormat="1"/>
    <w:lsdException w:name="footnote reference" w:semiHidden="1"/>
    <w:lsdException w:name="Title" w:qFormat="1"/>
    <w:lsdException w:name="Default Paragraph Font" w:semiHidden="1" w:uiPriority="1" w:unhideWhenUsed="1"/>
    <w:lsdException w:name="Body Text Indent" w:qFormat="1"/>
    <w:lsdException w:name="Subtitle" w:qFormat="1"/>
    <w:lsdException w:name="Hyperlink" w:qFormat="1"/>
    <w:lsdException w:name="Followed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Indent">
    <w:name w:val="Body Text Indent"/>
    <w:basedOn w:val="Normal"/>
    <w:link w:val="BodyTextIndentChar"/>
    <w:qFormat/>
    <w:pPr>
      <w:ind w:left="630" w:hanging="630"/>
    </w:pPr>
    <w:rPr>
      <w:szCs w:val="24"/>
    </w:rPr>
  </w:style>
  <w:style w:type="paragraph" w:styleId="DocumentMap">
    <w:name w:val="Document Map"/>
    <w:basedOn w:val="Normal"/>
    <w:semiHidden/>
    <w:qFormat/>
    <w:pPr>
      <w:shd w:val="clear" w:color="auto" w:fill="000080"/>
    </w:pPr>
    <w:rPr>
      <w:rFonts w:ascii="Tahoma" w:hAnsi="Tahoma" w:cs="Tahoma"/>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basedOn w:val="DefaultParagraphFont"/>
    <w:semiHidden/>
    <w:rPr>
      <w:vertAlign w:val="superscript"/>
    </w:rPr>
  </w:style>
  <w:style w:type="paragraph" w:styleId="FootnoteText">
    <w:name w:val="footnote text"/>
    <w:basedOn w:val="Normal"/>
    <w:link w:val="FootnoteTextChar"/>
    <w:semiHidden/>
    <w:pPr>
      <w:ind w:firstLine="202"/>
      <w:jc w:val="both"/>
    </w:pPr>
    <w:rPr>
      <w:sz w:val="16"/>
      <w:szCs w:val="16"/>
    </w:rPr>
  </w:style>
  <w:style w:type="paragraph" w:styleId="Header">
    <w:name w:val="header"/>
    <w:basedOn w:val="Normal"/>
    <w:qFormat/>
    <w:pPr>
      <w:tabs>
        <w:tab w:val="center" w:pos="4320"/>
        <w:tab w:val="right" w:pos="8640"/>
      </w:tabs>
    </w:pPr>
  </w:style>
  <w:style w:type="character" w:styleId="Hyperlink">
    <w:name w:val="Hyperlink"/>
    <w:basedOn w:val="DefaultParagraphFont"/>
    <w:qFormat/>
    <w:rPr>
      <w:color w:val="0000FF"/>
      <w:u w:val="single"/>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qFormat/>
    <w:rPr>
      <w:rFonts w:ascii="Times New Roman" w:hAnsi="Times New Roman" w:cs="Times New Roman"/>
      <w:i/>
      <w:iCs/>
      <w:sz w:val="22"/>
      <w:szCs w:val="22"/>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customStyle="1" w:styleId="Equation">
    <w:name w:val="Equation"/>
    <w:basedOn w:val="Normal"/>
    <w:next w:val="Normal"/>
    <w:qFormat/>
    <w:pPr>
      <w:widowControl w:val="0"/>
      <w:tabs>
        <w:tab w:val="right" w:pos="5040"/>
      </w:tabs>
      <w:spacing w:line="252" w:lineRule="auto"/>
      <w:jc w:val="both"/>
    </w:pPr>
  </w:style>
  <w:style w:type="paragraph" w:customStyle="1" w:styleId="Pa0">
    <w:name w:val="Pa0"/>
    <w:basedOn w:val="Normal"/>
    <w:next w:val="Normal"/>
    <w:qFormat/>
    <w:pPr>
      <w:widowControl w:val="0"/>
      <w:adjustRightInd w:val="0"/>
      <w:spacing w:line="241" w:lineRule="atLeast"/>
    </w:pPr>
    <w:rPr>
      <w:rFonts w:ascii="Baskerville" w:hAnsi="Baskerville"/>
      <w:sz w:val="24"/>
      <w:szCs w:val="24"/>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paragraph" w:customStyle="1" w:styleId="ParagraphStyle1">
    <w:name w:val="Paragraph Style 1"/>
    <w:basedOn w:val="Normal"/>
    <w:uiPriority w:val="99"/>
    <w:qFormat/>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paragraph" w:customStyle="1" w:styleId="Style1">
    <w:name w:val="Style1"/>
    <w:basedOn w:val="ReferenceHead"/>
    <w:link w:val="Style1Char"/>
    <w:qFormat/>
  </w:style>
  <w:style w:type="character" w:customStyle="1" w:styleId="Heading1Char">
    <w:name w:val="Heading 1 Char"/>
    <w:basedOn w:val="DefaultParagraphFont"/>
    <w:link w:val="Heading1"/>
    <w:uiPriority w:val="9"/>
    <w:qFormat/>
    <w:rPr>
      <w:smallCaps/>
      <w:kern w:val="28"/>
    </w:rPr>
  </w:style>
  <w:style w:type="character" w:customStyle="1" w:styleId="ReferenceHeadChar">
    <w:name w:val="Reference Head Char"/>
    <w:basedOn w:val="Heading1Char"/>
    <w:link w:val="ReferenceHead"/>
    <w:rPr>
      <w:smallCaps/>
      <w:kern w:val="28"/>
    </w:rPr>
  </w:style>
  <w:style w:type="character" w:customStyle="1" w:styleId="Style1Char">
    <w:name w:val="Style1 Char"/>
    <w:basedOn w:val="ReferenceHeadChar"/>
    <w:link w:val="Style1"/>
    <w:rPr>
      <w:smallCaps/>
      <w:kern w:val="28"/>
    </w:rPr>
  </w:style>
  <w:style w:type="paragraph" w:customStyle="1" w:styleId="Revision1">
    <w:name w:val="Revision1"/>
    <w:hidden/>
    <w:uiPriority w:val="99"/>
    <w:semiHidden/>
    <w:qFormat/>
    <w:rPr>
      <w:lang w:val="en-US" w:eastAsia="en-US"/>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styleId="UnresolvedMention">
    <w:name w:val="Unresolved Mention"/>
    <w:basedOn w:val="DefaultParagraphFont"/>
    <w:uiPriority w:val="99"/>
    <w:semiHidden/>
    <w:unhideWhenUsed/>
    <w:rsid w:val="003E4E63"/>
    <w:rPr>
      <w:color w:val="605E5C"/>
      <w:shd w:val="clear" w:color="auto" w:fill="E1DFDD"/>
    </w:rPr>
  </w:style>
  <w:style w:type="paragraph" w:styleId="HTMLPreformatted">
    <w:name w:val="HTML Preformatted"/>
    <w:basedOn w:val="Normal"/>
    <w:link w:val="HTMLPreformattedChar"/>
    <w:uiPriority w:val="99"/>
    <w:unhideWhenUsed/>
    <w:rsid w:val="003B6B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rsid w:val="003B6BE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9791">
      <w:bodyDiv w:val="1"/>
      <w:marLeft w:val="0"/>
      <w:marRight w:val="0"/>
      <w:marTop w:val="0"/>
      <w:marBottom w:val="0"/>
      <w:divBdr>
        <w:top w:val="none" w:sz="0" w:space="0" w:color="auto"/>
        <w:left w:val="none" w:sz="0" w:space="0" w:color="auto"/>
        <w:bottom w:val="none" w:sz="0" w:space="0" w:color="auto"/>
        <w:right w:val="none" w:sz="0" w:space="0" w:color="auto"/>
      </w:divBdr>
    </w:div>
    <w:div w:id="365327036">
      <w:bodyDiv w:val="1"/>
      <w:marLeft w:val="0"/>
      <w:marRight w:val="0"/>
      <w:marTop w:val="0"/>
      <w:marBottom w:val="0"/>
      <w:divBdr>
        <w:top w:val="none" w:sz="0" w:space="0" w:color="auto"/>
        <w:left w:val="none" w:sz="0" w:space="0" w:color="auto"/>
        <w:bottom w:val="none" w:sz="0" w:space="0" w:color="auto"/>
        <w:right w:val="none" w:sz="0" w:space="0" w:color="auto"/>
      </w:divBdr>
    </w:div>
    <w:div w:id="764883596">
      <w:bodyDiv w:val="1"/>
      <w:marLeft w:val="0"/>
      <w:marRight w:val="0"/>
      <w:marTop w:val="0"/>
      <w:marBottom w:val="0"/>
      <w:divBdr>
        <w:top w:val="none" w:sz="0" w:space="0" w:color="auto"/>
        <w:left w:val="none" w:sz="0" w:space="0" w:color="auto"/>
        <w:bottom w:val="none" w:sz="0" w:space="0" w:color="auto"/>
        <w:right w:val="none" w:sz="0" w:space="0" w:color="auto"/>
      </w:divBdr>
    </w:div>
    <w:div w:id="825435117">
      <w:bodyDiv w:val="1"/>
      <w:marLeft w:val="0"/>
      <w:marRight w:val="0"/>
      <w:marTop w:val="0"/>
      <w:marBottom w:val="0"/>
      <w:divBdr>
        <w:top w:val="none" w:sz="0" w:space="0" w:color="auto"/>
        <w:left w:val="none" w:sz="0" w:space="0" w:color="auto"/>
        <w:bottom w:val="none" w:sz="0" w:space="0" w:color="auto"/>
        <w:right w:val="none" w:sz="0" w:space="0" w:color="auto"/>
      </w:divBdr>
    </w:div>
    <w:div w:id="1213273865">
      <w:bodyDiv w:val="1"/>
      <w:marLeft w:val="0"/>
      <w:marRight w:val="0"/>
      <w:marTop w:val="0"/>
      <w:marBottom w:val="0"/>
      <w:divBdr>
        <w:top w:val="none" w:sz="0" w:space="0" w:color="auto"/>
        <w:left w:val="none" w:sz="0" w:space="0" w:color="auto"/>
        <w:bottom w:val="none" w:sz="0" w:space="0" w:color="auto"/>
        <w:right w:val="none" w:sz="0" w:space="0" w:color="auto"/>
      </w:divBdr>
    </w:div>
    <w:div w:id="1527672513">
      <w:bodyDiv w:val="1"/>
      <w:marLeft w:val="0"/>
      <w:marRight w:val="0"/>
      <w:marTop w:val="0"/>
      <w:marBottom w:val="0"/>
      <w:divBdr>
        <w:top w:val="none" w:sz="0" w:space="0" w:color="auto"/>
        <w:left w:val="none" w:sz="0" w:space="0" w:color="auto"/>
        <w:bottom w:val="none" w:sz="0" w:space="0" w:color="auto"/>
        <w:right w:val="none" w:sz="0" w:space="0" w:color="auto"/>
      </w:divBdr>
    </w:div>
    <w:div w:id="1801260737">
      <w:bodyDiv w:val="1"/>
      <w:marLeft w:val="0"/>
      <w:marRight w:val="0"/>
      <w:marTop w:val="0"/>
      <w:marBottom w:val="0"/>
      <w:divBdr>
        <w:top w:val="none" w:sz="0" w:space="0" w:color="auto"/>
        <w:left w:val="none" w:sz="0" w:space="0" w:color="auto"/>
        <w:bottom w:val="none" w:sz="0" w:space="0" w:color="auto"/>
        <w:right w:val="none" w:sz="0" w:space="0" w:color="auto"/>
      </w:divBdr>
    </w:div>
    <w:div w:id="18339062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dr.hozairi@gmail.com"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badri.uimadura@gmail.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1B17B0-1729-4C98-A5B3-60058FED8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8</Pages>
  <Words>8764</Words>
  <Characters>4995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Badri</cp:lastModifiedBy>
  <cp:revision>13</cp:revision>
  <cp:lastPrinted>2012-08-02T18:53:00Z</cp:lastPrinted>
  <dcterms:created xsi:type="dcterms:W3CDTF">2022-05-01T07:19:00Z</dcterms:created>
  <dcterms:modified xsi:type="dcterms:W3CDTF">2022-12-2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C14351ACA36B4ABCBB6FA143939E2781</vt:lpwstr>
  </property>
  <property fmtid="{D5CDD505-2E9C-101B-9397-08002B2CF9AE}" pid="4" name="Mendeley Document_1">
    <vt:lpwstr>True</vt:lpwstr>
  </property>
  <property fmtid="{D5CDD505-2E9C-101B-9397-08002B2CF9AE}" pid="5" name="Mendeley Unique User Id_1">
    <vt:lpwstr>07efa101-919d-3cfb-b59f-b2905b641001</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